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8D114E">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8D114E"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0"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8D114E">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1"/>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C14F11">
      <w:pPr>
        <w:numPr>
          <w:ilvl w:val="0"/>
          <w:numId w:val="18"/>
        </w:numPr>
        <w:spacing w:before="0" w:after="220"/>
        <w:rPr>
          <w:color w:val="000000"/>
        </w:rPr>
      </w:pPr>
      <w:r>
        <w:rPr>
          <w:color w:val="000000"/>
        </w:rPr>
        <w:t>Bagaimana tingkat akurasi</w:t>
      </w:r>
      <w:r w:rsidR="00CB69C6">
        <w:rPr>
          <w:color w:val="000000"/>
        </w:rPr>
        <w:t xml:space="preserve"> dan RMSE</w:t>
      </w:r>
      <w:r>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2"/>
          <w:footerReference w:type="default" r:id="rId13"/>
          <w:footerReference w:type="first" r:id="rId14"/>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E2718F" w:rsidRPr="009F3A94" w:rsidRDefault="00C14F11">
      <w:pPr>
        <w:numPr>
          <w:ilvl w:val="3"/>
          <w:numId w:val="19"/>
        </w:numPr>
        <w:pBdr>
          <w:top w:val="nil"/>
          <w:left w:val="nil"/>
          <w:bottom w:val="nil"/>
          <w:right w:val="nil"/>
          <w:between w:val="nil"/>
        </w:pBdr>
        <w:ind w:left="284" w:hanging="284"/>
        <w:rPr>
          <w:color w:val="000000"/>
          <w:highlight w:val="yellow"/>
        </w:rPr>
      </w:pPr>
      <w:r w:rsidRPr="009F3A94">
        <w:rPr>
          <w:highlight w:val="yellow"/>
        </w:rPr>
        <w:t>Perbandingan</w:t>
      </w:r>
      <w:r w:rsidRPr="009F3A94">
        <w:rPr>
          <w:color w:val="FFFFFF"/>
          <w:highlight w:val="yellow"/>
        </w:rPr>
        <w:t>n</w:t>
      </w:r>
      <w:r w:rsidRPr="009F3A94">
        <w:rPr>
          <w:highlight w:val="yellow"/>
        </w:rPr>
        <w:t>Peramalan Jumlah</w:t>
      </w:r>
      <w:r w:rsidRPr="009F3A94">
        <w:rPr>
          <w:color w:val="FFFFFF"/>
          <w:highlight w:val="yellow"/>
        </w:rPr>
        <w:t>h</w:t>
      </w:r>
      <w:r w:rsidRPr="009F3A94">
        <w:rPr>
          <w:highlight w:val="yellow"/>
        </w:rPr>
        <w:t>Penumpang Bus Damri</w:t>
      </w:r>
      <w:r w:rsidRPr="009F3A94">
        <w:rPr>
          <w:color w:val="FFFFFF"/>
          <w:highlight w:val="yellow"/>
        </w:rPr>
        <w:t>i</w:t>
      </w:r>
      <w:r w:rsidRPr="009F3A94">
        <w:rPr>
          <w:highlight w:val="yellow"/>
        </w:rPr>
        <w:t>Yogyakarta Menggunakan Metode</w:t>
      </w:r>
      <w:r w:rsidRPr="009F3A94">
        <w:rPr>
          <w:color w:val="FFFFFF"/>
          <w:highlight w:val="yellow"/>
        </w:rPr>
        <w:t>e</w:t>
      </w:r>
      <w:r w:rsidRPr="009F3A94">
        <w:rPr>
          <w:highlight w:val="yellow"/>
        </w:rPr>
        <w:t>Artificial Neural Network</w:t>
      </w:r>
      <w:r w:rsidRPr="009F3A94">
        <w:rPr>
          <w:color w:val="FFFFFF"/>
          <w:highlight w:val="yellow"/>
        </w:rPr>
        <w:t>k</w:t>
      </w:r>
      <w:r w:rsidRPr="009F3A94">
        <w:rPr>
          <w:highlight w:val="yellow"/>
        </w:rPr>
        <w:t>Dan Support Vector Regression. Penelitian dilakukan dengan menggunakan algoritma Artificial Neural</w:t>
      </w:r>
      <w:r w:rsidRPr="009F3A94">
        <w:rPr>
          <w:color w:val="FFFFFF"/>
          <w:highlight w:val="yellow"/>
        </w:rPr>
        <w:t>l</w:t>
      </w:r>
      <w:r w:rsidRPr="009F3A94">
        <w:rPr>
          <w:highlight w:val="yellow"/>
        </w:rPr>
        <w:t xml:space="preserve"> Network Dan Support</w:t>
      </w:r>
      <w:r w:rsidRPr="009F3A94">
        <w:rPr>
          <w:color w:val="FFFFFF"/>
          <w:highlight w:val="yellow"/>
        </w:rPr>
        <w:t>t</w:t>
      </w:r>
      <w:r w:rsidRPr="009F3A94">
        <w:rPr>
          <w:highlight w:val="yellow"/>
        </w:rPr>
        <w:t>Vector Regression. Dari hasil penelitian ini didapatkan bahwa ANN mendapatkan model terbaik pada jumlah neuron hidden ke 30 dan target error yang tercapai adalah 0,0143 dan nilai MAPE 14.27%. dan algoritma SVR dengan menggunakan model kernel RBF yaitu nilai MAPE sebesar 2,46%. Berdasarkan didapatkan hasil bahwa algoritma SVR merupakan metode terbaik untuk meramalkan atau memprediksi jumlah penumpang bus DAMRI untuk hari kedepannya karena memiliki tingkat error paling kecil yaitu 2.46%</w:t>
      </w:r>
      <w:r w:rsidR="00126CE8" w:rsidRPr="009F3A94">
        <w:rPr>
          <w:highlight w:val="yellow"/>
        </w:rPr>
        <w:t xml:space="preserve"> </w:t>
      </w:r>
      <w:r w:rsidR="00126CE8" w:rsidRPr="009F3A94">
        <w:rPr>
          <w:highlight w:val="yellow"/>
        </w:rPr>
        <w:fldChar w:fldCharType="begin" w:fldLock="1"/>
      </w:r>
      <w:r w:rsidR="00126CE8" w:rsidRPr="009F3A94">
        <w:rPr>
          <w:highlight w:val="yellow"/>
        </w:rPr>
        <w:instrText>ADDIN CSL_CITATION {"citationItems":[{"id":"ITEM-1","itemData":{"author":[{"dropping-particle":"","family":"Maulani","given":"Halilah","non-dropping-particle":"","parse-names":false,"suffix":""}],"id":"ITEM-1","issued":{"date-parts":[["2019"]]},"title":"Perbandingan Peramalan Jumlah Penumpang Bus DAMRI menggunakan Metode Artificial Neural Network (ANN) dengan Support Vector Regression","type":"article-journal"},"uris":["http://www.mendeley.com/documents/?uuid=cc1e89d7-eb05-48c2-9cb6-69a503dfd7d8"]}],"mendeley":{"formattedCitation":"(Maulani, 2019)","plainTextFormattedCitation":"(Maulani, 2019)","previouslyFormattedCitation":"(Maulani, 2019)"},"properties":{"noteIndex":0},"schema":"https://github.com/citation-style-language/schema/raw/master/csl-citation.json"}</w:instrText>
      </w:r>
      <w:r w:rsidR="00126CE8" w:rsidRPr="009F3A94">
        <w:rPr>
          <w:highlight w:val="yellow"/>
        </w:rPr>
        <w:fldChar w:fldCharType="separate"/>
      </w:r>
      <w:r w:rsidR="00126CE8" w:rsidRPr="009F3A94">
        <w:rPr>
          <w:noProof/>
          <w:highlight w:val="yellow"/>
        </w:rPr>
        <w:t>(Maulani, 2019)</w:t>
      </w:r>
      <w:r w:rsidR="00126CE8" w:rsidRPr="009F3A94">
        <w:rPr>
          <w:highlight w:val="yellow"/>
        </w:rPr>
        <w:fldChar w:fldCharType="end"/>
      </w:r>
      <w:r w:rsidR="00126CE8" w:rsidRPr="009F3A94">
        <w:rPr>
          <w:highlight w:val="yellow"/>
        </w:rPr>
        <w:t>.</w:t>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w:t>
      </w:r>
      <w:r>
        <w:lastRenderedPageBreak/>
        <w:t>baik dalam memprediksi emas, kemudian dilanjutkan dengan algoritma regresi linier. Sedangkan untuk algoritma</w:t>
      </w:r>
      <w:r>
        <w:rPr>
          <w:color w:val="FFFFFF"/>
        </w:rPr>
        <w:t>a</w:t>
      </w:r>
      <w:r>
        <w:rPr>
          <w:i/>
        </w:rPr>
        <w:t>fuzzy mamdani</w:t>
      </w:r>
      <w:r>
        <w:rPr>
          <w:i/>
          <w:color w:val="FFFFFF"/>
        </w:rPr>
        <w:t>i</w:t>
      </w:r>
      <w:r>
        <w:t>tidak dapat melakukan 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6383770"/>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24DA6F7C" wp14:editId="6AF3B7FE">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7E3844">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6383771"/>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C14F11" w:rsidP="00126CE8">
      <w:pPr>
        <w:pStyle w:val="Heading2"/>
        <w:numPr>
          <w:ilvl w:val="0"/>
          <w:numId w:val="0"/>
        </w:numPr>
        <w:spacing w:before="240" w:after="0"/>
      </w:pPr>
      <w:bookmarkStart w:id="18" w:name="_Toc136383772"/>
      <w:r>
        <w:t>2.4  Regression</w:t>
      </w:r>
      <w:bookmarkEnd w:id="18"/>
    </w:p>
    <w:p w:rsidR="00E2718F" w:rsidRDefault="00C14F11">
      <w:pPr>
        <w:spacing w:before="0" w:after="240"/>
      </w:pPr>
      <w:r>
        <w:t>Regression (regresi) adalah metode analisis statistika yang digunakan untuk menggambarkan suatu model hubungan keterkaitan antara dua variabel atau lebih. Dalam model keterkaitan tersebut variabel yang terlibat dikelompokkan menjadi Variabel bebas (independen) sebagai variabel penduga (</w:t>
      </w:r>
      <w:r>
        <w:rPr>
          <w:i/>
        </w:rPr>
        <w:t>predictor</w:t>
      </w:r>
      <w:r>
        <w:t xml:space="preserve">) yang biasanya disimbolkan dengan huruf “X”dan variabel terikat (dependen) sebagai variabel respon biasanya dilambangkan dengan huruf “Y”. Hubungan antara variabel-variabel ini dapat direpresentasikan sebagai fungsi linier maupun fungsi non-linier. Model ini juga dapat digunakan dalam proses optimisasi, misalkan: untuk mendapatkan nilai suhu yang mampu memaksimalkan kualitas produk hasil olahan, biaya iklan yang tepat untuk mendapatkan volume penjualan optimal dan sebagainya. Kelebihan regresi antara lain dapat digunakan untuk memprediksi nilai variabel respon dengan derajat kepercayaan tertentu jika nilai variabel bebas diketahui.  </w:t>
      </w:r>
    </w:p>
    <w:p w:rsidR="00E2718F" w:rsidRDefault="00C14F11">
      <w:pPr>
        <w:spacing w:before="0"/>
      </w:pPr>
      <w:r>
        <w:t>Regression (Regresi) merupakan metode analisis statistika yang berkaitan dengan suatu variabel tak bebas (dependent variable) pada satu atau lebih variabel yang bertujuan untuk melakukan perkiraan atau peramalan nilai – nilai  dari variabel yang telah diketahui. Variabel yang menerangkan dinamakan variabel bebas (independent variable).  Dalam regresi linier terdapat variabel bebas X dan Y. Tujuan regresi linier yaitu menentukan satu persamaan serta garis yang menunjukkan hubungan antara variabel bebas dan variabel yang tidak bebas yang mana merupakan persamaan penduga yang berfungsi untuk memprediksi variabel tidak bebas. Pembelajaran hubungan antara setiap variabel terdiri dari dua bentuk, yaitu:</w:t>
      </w:r>
    </w:p>
    <w:p w:rsidR="00126CE8" w:rsidRDefault="00126CE8">
      <w:pPr>
        <w:spacing w:before="0"/>
      </w:pPr>
    </w:p>
    <w:p w:rsidR="00E2718F" w:rsidRDefault="00C14F11">
      <w:pPr>
        <w:numPr>
          <w:ilvl w:val="0"/>
          <w:numId w:val="4"/>
        </w:numPr>
        <w:spacing w:before="0"/>
        <w:ind w:left="426"/>
      </w:pPr>
      <w:r>
        <w:lastRenderedPageBreak/>
        <w:t>Analisis regresi sederhana (simple analisis regresi)</w:t>
      </w:r>
    </w:p>
    <w:p w:rsidR="00E2718F" w:rsidRDefault="00C14F11">
      <w:pPr>
        <w:spacing w:before="0"/>
        <w:ind w:left="426"/>
      </w:pPr>
      <w:r>
        <w:t xml:space="preserve">Regresi sederhana merupakan hubungan antara dua variabel yaitu variabel bebas (independent variable) dan variabel tidak bebas (dependent variable). </w:t>
      </w:r>
    </w:p>
    <w:p w:rsidR="00E2718F" w:rsidRDefault="00C14F11">
      <w:pPr>
        <w:numPr>
          <w:ilvl w:val="0"/>
          <w:numId w:val="4"/>
        </w:numPr>
        <w:spacing w:before="0"/>
        <w:ind w:left="426"/>
      </w:pPr>
      <w:r>
        <w:t>Analisis regresi berganda (multiple analisis regresi)</w:t>
      </w:r>
    </w:p>
    <w:p w:rsidR="00E2718F" w:rsidRDefault="00C14F11">
      <w:pPr>
        <w:spacing w:before="0"/>
        <w:ind w:left="426"/>
      </w:pPr>
      <w:r>
        <w:t>Regresi berganda merupakan hubungan antara 3 variabel atau lebih, yaitu sekurang-kurangnya 2 variabel dengan satu variabel bebas.</w:t>
      </w:r>
    </w:p>
    <w:p w:rsidR="00E2718F" w:rsidRDefault="00C14F11">
      <w:pPr>
        <w:spacing w:before="0"/>
        <w:jc w:val="right"/>
        <w:rPr>
          <w:b/>
        </w:rPr>
      </w:pPr>
      <w:r>
        <w:t xml:space="preserve"> </w:t>
      </w:r>
      <w:r w:rsidR="00126CE8">
        <w:fldChar w:fldCharType="begin" w:fldLock="1"/>
      </w:r>
      <w:r w:rsidR="00754222">
        <w:instrText>ADDIN CSL_CITATION {"citationItems":[{"id":"ITEM-1","itemData":{"DOI":"10.21107/pamator.v13i1.7017","ISSN":"1829-7935","abstract":"Sumber daya manusia merupakan faktor penggerak utama dari seluruh aktivitas perusahaan, karena peranan itulah tenaga kerja hendaknya mendapatkan perhatian yang lebih serius dari pihak perusahaan. Tujuan penelitian ini untuk mengetahui pengaruh kepemimpinan, disiplin kerja dan motivasi kerja terhadap kinerja pegawai di dinas perumahan dan kawasan pemukiman kabupaten labuhan batu utara. Populasi dalam penelitian ini adalah seluruh pegawai yang bekerja pada dinas perumahan dan dan kawasan pemukiman kab. Labuhan batu utara sebanyak 31 pegawai dan sampel yang dipakai adalah seluruh pegawai yang ada. Teknik pengumpulan data dalam penelitian ini yaitu dokumentasi dan daftar angket (kuisioner). Teknik analisis data menggunakan analisis regresi linier berganda, uji asumsi klasik uji t, uji f dan koefisien determinasi. Pengolahan data dalam penelitian ini menggunakan program Software SPSS 22.00 for Windows. Berdasarkan hasil penelitian yang dilakukan, dari pengujian parsial kepemimpinan berpengaruh positif dan signifikan terhadap kinerja pegawai. Pengujian parsial pengaruh disiplin kerja berpengaruh positif dan signifikan terhadap kinerja pegawai. Pengujian parsial motivasi berpengaruh positif dan signifikan terhadap kinerja pegawai. Dan pengujian secara simultan pengaruh kepemimpinan, disiplin dan motivasi terhadap kinerja pegawai Menunjukkan bahwa kepemimpinan, disiplin kerja dan motivasi berpengaruh positif dan signifikan terhadap kinerja pegawai.","author":[{"dropping-particle":"","family":"Syahputra","given":"Mohammad Edi","non-dropping-particle":"","parse-names":false,"suffix":""},{"dropping-particle":"","family":"Bahri","given":"Syaiful","non-dropping-particle":"","parse-names":false,"suffix":""},{"dropping-particle":"","family":"Rambe","given":"Muis Fauzi","non-dropping-particle":"","parse-names":false,"suffix":""}],"container-title":"Pamator Journal","id":"ITEM-1","issue":"1","issued":{"date-parts":[["2020"]]},"page":"110-117","title":"Pengaruh Kepemimpinan, Disiplin dan Motivasi Terhadap Kinerja Pegawai Dinas Tarukim Labura","type":"article-journal","volume":"13"},"uris":["http://www.mendeley.com/documents/?uuid=1782bda9-65b2-4391-860e-c1a8a9862ff8"]}],"mendeley":{"formattedCitation":"(Syahputra et al., 2020)","plainTextFormattedCitation":"(Syahputra et al., 2020)","previouslyFormattedCitation":"(Syahputra et al., 2020)"},"properties":{"noteIndex":0},"schema":"https://github.com/citation-style-language/schema/raw/master/csl-citation.json"}</w:instrText>
      </w:r>
      <w:r w:rsidR="00126CE8">
        <w:fldChar w:fldCharType="separate"/>
      </w:r>
      <w:r w:rsidR="00126CE8" w:rsidRPr="00126CE8">
        <w:rPr>
          <w:noProof/>
        </w:rPr>
        <w:t>(Syahputra et al., 2020)</w:t>
      </w:r>
      <w:r w:rsidR="00126CE8">
        <w:fldChar w:fldCharType="end"/>
      </w:r>
    </w:p>
    <w:p w:rsidR="00E2718F" w:rsidRDefault="00C14F11">
      <w:pPr>
        <w:spacing w:before="0"/>
        <w:jc w:val="right"/>
      </w:pPr>
      <w:r>
        <w:t xml:space="preserve"> </w:t>
      </w:r>
    </w:p>
    <w:p w:rsidR="00E2718F" w:rsidRDefault="00C14F11" w:rsidP="00126CE8">
      <w:pPr>
        <w:pStyle w:val="Heading2"/>
        <w:numPr>
          <w:ilvl w:val="0"/>
          <w:numId w:val="0"/>
        </w:numPr>
        <w:spacing w:after="0"/>
      </w:pPr>
      <w:bookmarkStart w:id="19" w:name="_Toc136383773"/>
      <w:r>
        <w:t>2.5  Support Vector Machine (SVM)</w:t>
      </w:r>
      <w:bookmarkEnd w:id="19"/>
    </w:p>
    <w:p w:rsidR="00E2718F" w:rsidRDefault="00C14F11">
      <w:pPr>
        <w:spacing w:before="0"/>
        <w:rPr>
          <w:highlight w:val="white"/>
        </w:rPr>
      </w:pPr>
      <w:r>
        <w:rPr>
          <w:i/>
          <w:highlight w:val="white"/>
        </w:rPr>
        <w:t>Support Vector Machine</w:t>
      </w:r>
      <w:r>
        <w:rPr>
          <w:highlight w:val="white"/>
        </w:rPr>
        <w:t xml:space="preserve"> (SVM)  merupakan algoritma pada </w:t>
      </w:r>
      <w:r>
        <w:rPr>
          <w:i/>
          <w:highlight w:val="white"/>
        </w:rPr>
        <w:t>Supervised Learning</w:t>
      </w:r>
      <w:r>
        <w:rPr>
          <w:highlight w:val="white"/>
        </w:rPr>
        <w:t xml:space="preserve"> yang digunakan untuk mengatasi pemodelan pada kasus regresi dan klasifikasi</w:t>
      </w:r>
      <w:r>
        <w:rPr>
          <w:i/>
          <w:highlight w:val="white"/>
        </w:rPr>
        <w:t xml:space="preserve">. </w:t>
      </w:r>
      <w:r>
        <w:rPr>
          <w:highlight w:val="white"/>
        </w:rPr>
        <w:t xml:space="preserve">SVM merupakan sistem pembelajaran dengan menggunakan ruang hipotesis berupa fungsi - fungsi linier dalam sebuah fitur yang memiliki dimensi tinggi dan dilatih menggunakan algoritma pembelajaran yang didasarkan pada teori optimasi </w:t>
      </w:r>
      <w:r w:rsidR="00754222">
        <w:rPr>
          <w:highlight w:val="white"/>
        </w:rPr>
        <w:fldChar w:fldCharType="begin" w:fldLock="1"/>
      </w:r>
      <w:r w:rsidR="00DD297D">
        <w:rPr>
          <w:highlight w:val="white"/>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15a6c070-cdad-4f9d-9dee-bfed81bc7f70"]}],"mendeley":{"formattedCitation":"(Sugara &amp; Subekti, 2019)","plainTextFormattedCitation":"(Sugara &amp; Subekti, 2019)","previouslyFormattedCitation":"(Sugara &amp; Subekti, 2019)"},"properties":{"noteIndex":0},"schema":"https://github.com/citation-style-language/schema/raw/master/csl-citation.json"}</w:instrText>
      </w:r>
      <w:r w:rsidR="00754222">
        <w:rPr>
          <w:highlight w:val="white"/>
        </w:rPr>
        <w:fldChar w:fldCharType="separate"/>
      </w:r>
      <w:r w:rsidR="00754222" w:rsidRPr="00754222">
        <w:rPr>
          <w:noProof/>
          <w:highlight w:val="white"/>
        </w:rPr>
        <w:t>(Sugara &amp; Subekti, 2019)</w:t>
      </w:r>
      <w:r w:rsidR="00754222">
        <w:rPr>
          <w:highlight w:val="white"/>
        </w:rPr>
        <w:fldChar w:fldCharType="end"/>
      </w:r>
      <w:r>
        <w:rPr>
          <w:highlight w:val="white"/>
        </w:rPr>
        <w:t>.</w:t>
      </w:r>
    </w:p>
    <w:p w:rsidR="00E2718F" w:rsidRDefault="00C14F11">
      <w:pPr>
        <w:spacing w:before="220" w:after="220"/>
        <w:rPr>
          <w:highlight w:val="white"/>
        </w:rPr>
      </w:pPr>
      <w:r>
        <w:rPr>
          <w:highlight w:val="white"/>
        </w:rPr>
        <w:t xml:space="preserve">Penggunaan algoritma SVM bertujuan untuk mendapatkan nilai </w:t>
      </w:r>
      <w:r>
        <w:rPr>
          <w:i/>
          <w:highlight w:val="white"/>
        </w:rPr>
        <w:t xml:space="preserve">hyperplane </w:t>
      </w:r>
      <w:r>
        <w:rPr>
          <w:highlight w:val="white"/>
        </w:rPr>
        <w:t xml:space="preserve">terbaik dengan cara memaksimalkan jarak antar kelas. </w:t>
      </w:r>
      <w:r>
        <w:rPr>
          <w:i/>
          <w:highlight w:val="white"/>
        </w:rPr>
        <w:t xml:space="preserve">Hyperplane </w:t>
      </w:r>
      <w:r>
        <w:rPr>
          <w:highlight w:val="white"/>
        </w:rPr>
        <w:t xml:space="preserve">merupakan sebuah fungsi yang digunakan untuk memisahkan kelas. Pengklasifikasian kelas dalam fungsi 2-D disebut sebagai </w:t>
      </w:r>
      <w:r>
        <w:rPr>
          <w:i/>
          <w:highlight w:val="white"/>
        </w:rPr>
        <w:t>line whereas</w:t>
      </w:r>
      <w:r>
        <w:rPr>
          <w:highlight w:val="white"/>
        </w:rPr>
        <w:t xml:space="preserve">, pengklasifikasian kelas dalam fungsi 3-D disebut sebagai </w:t>
      </w:r>
      <w:r>
        <w:rPr>
          <w:i/>
          <w:highlight w:val="white"/>
        </w:rPr>
        <w:t>plane similarity</w:t>
      </w:r>
      <w:r>
        <w:rPr>
          <w:highlight w:val="white"/>
        </w:rPr>
        <w:t xml:space="preserve">, sedangkan pengklasifikasian pada ruang kelas lebih tinggi disebut sebagai </w:t>
      </w:r>
      <w:r>
        <w:rPr>
          <w:i/>
          <w:highlight w:val="white"/>
        </w:rPr>
        <w:t>hyperplane</w:t>
      </w:r>
      <w:r>
        <w:rPr>
          <w:highlight w:val="white"/>
        </w:rPr>
        <w:t>.</w:t>
      </w:r>
    </w:p>
    <w:p w:rsidR="00DD297D" w:rsidRDefault="00C14F11" w:rsidP="00DD297D">
      <w:pPr>
        <w:keepNext/>
        <w:spacing w:before="0"/>
      </w:pPr>
      <w:r>
        <w:rPr>
          <w:noProof/>
          <w:highlight w:val="white"/>
          <w:lang w:val="en-US"/>
        </w:rPr>
        <w:drawing>
          <wp:inline distT="114300" distB="114300" distL="114300" distR="114300" wp14:anchorId="22E68436" wp14:editId="006AC5B1">
            <wp:extent cx="4868598" cy="2085109"/>
            <wp:effectExtent l="0" t="0" r="8255" b="0"/>
            <wp:docPr id="211"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6"/>
                    <a:srcRect/>
                    <a:stretch>
                      <a:fillRect/>
                    </a:stretch>
                  </pic:blipFill>
                  <pic:spPr>
                    <a:xfrm>
                      <a:off x="0" y="0"/>
                      <a:ext cx="4873576" cy="2087241"/>
                    </a:xfrm>
                    <a:prstGeom prst="rect">
                      <a:avLst/>
                    </a:prstGeom>
                    <a:ln/>
                  </pic:spPr>
                </pic:pic>
              </a:graphicData>
            </a:graphic>
          </wp:inline>
        </w:drawing>
      </w:r>
    </w:p>
    <w:p w:rsidR="00E2718F" w:rsidRDefault="00DD297D" w:rsidP="00DD297D">
      <w:pPr>
        <w:pStyle w:val="Caption"/>
        <w:spacing w:before="0"/>
        <w:rPr>
          <w:b w:val="0"/>
          <w:color w:val="000000"/>
          <w:sz w:val="20"/>
          <w:szCs w:val="20"/>
        </w:rPr>
      </w:pPr>
      <w:bookmarkStart w:id="20" w:name="_Toc136383954"/>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2</w:t>
      </w:r>
      <w:r w:rsidRPr="00DD297D">
        <w:rPr>
          <w:sz w:val="20"/>
          <w:szCs w:val="20"/>
        </w:rPr>
        <w:fldChar w:fldCharType="end"/>
      </w:r>
      <w:r w:rsidRPr="00DD297D">
        <w:rPr>
          <w:sz w:val="20"/>
          <w:szCs w:val="20"/>
        </w:rPr>
        <w:t xml:space="preserve"> Ilustrasi SVM</w:t>
      </w:r>
      <w:bookmarkEnd w:id="20"/>
    </w:p>
    <w:p w:rsidR="00E2718F" w:rsidRDefault="00C14F11">
      <w:pPr>
        <w:spacing w:before="0"/>
        <w:jc w:val="center"/>
        <w:rPr>
          <w:sz w:val="18"/>
          <w:szCs w:val="18"/>
          <w:highlight w:val="white"/>
        </w:rPr>
      </w:pPr>
      <w:r>
        <w:rPr>
          <w:sz w:val="18"/>
          <w:szCs w:val="18"/>
          <w:highlight w:val="white"/>
        </w:rPr>
        <w:t xml:space="preserve">Sumber Gambar : </w:t>
      </w:r>
      <w:r>
        <w:fldChar w:fldCharType="begin"/>
      </w:r>
      <w:r>
        <w:instrText xml:space="preserve"> HYPERLINK "https://medium.com/@samsudiney/penjelasan-sederhana-tentang-apa-itu-svm-149fec72bd02" </w:instrText>
      </w:r>
      <w:r>
        <w:fldChar w:fldCharType="separate"/>
      </w:r>
      <w:r>
        <w:rPr>
          <w:sz w:val="18"/>
          <w:szCs w:val="18"/>
          <w:highlight w:val="white"/>
        </w:rPr>
        <w:t>Penjelasan Sederhana tentang Apa Itu SVM | by Samsudiney | Medium</w:t>
      </w:r>
    </w:p>
    <w:p w:rsidR="00E2718F" w:rsidRDefault="00C14F11">
      <w:pPr>
        <w:spacing w:before="220" w:after="220"/>
        <w:rPr>
          <w:i/>
          <w:highlight w:val="white"/>
        </w:rPr>
      </w:pPr>
      <w:r>
        <w:lastRenderedPageBreak/>
        <w:fldChar w:fldCharType="end"/>
      </w:r>
      <w:r>
        <w:rPr>
          <w:i/>
          <w:highlight w:val="white"/>
        </w:rPr>
        <w:t xml:space="preserve">Hyperplane </w:t>
      </w:r>
      <w:r>
        <w:rPr>
          <w:highlight w:val="white"/>
        </w:rPr>
        <w:t xml:space="preserve">yang didapatkan pada </w:t>
      </w:r>
      <w:r>
        <w:rPr>
          <w:i/>
          <w:highlight w:val="white"/>
        </w:rPr>
        <w:t>support vector machine</w:t>
      </w:r>
      <w:r>
        <w:rPr>
          <w:highlight w:val="white"/>
        </w:rPr>
        <w:t xml:space="preserve"> (SVM)</w:t>
      </w:r>
      <w:r>
        <w:rPr>
          <w:i/>
          <w:highlight w:val="white"/>
        </w:rPr>
        <w:t xml:space="preserve"> </w:t>
      </w:r>
      <w:r>
        <w:rPr>
          <w:highlight w:val="white"/>
        </w:rPr>
        <w:t xml:space="preserve">diilustrasikan seperti pada </w:t>
      </w:r>
      <w:r>
        <w:rPr>
          <w:i/>
          <w:highlight w:val="white"/>
        </w:rPr>
        <w:t>gambar 2.2</w:t>
      </w:r>
      <w:r>
        <w:rPr>
          <w:highlight w:val="white"/>
        </w:rPr>
        <w:t xml:space="preserve"> di atas. Posisi dari </w:t>
      </w:r>
      <w:r>
        <w:rPr>
          <w:i/>
          <w:highlight w:val="white"/>
        </w:rPr>
        <w:t>hyperplane</w:t>
      </w:r>
      <w:r>
        <w:rPr>
          <w:highlight w:val="white"/>
        </w:rPr>
        <w:t xml:space="preserve"> berada diantara dua kelas, yang artinya jarak antara </w:t>
      </w:r>
      <w:r>
        <w:rPr>
          <w:i/>
          <w:highlight w:val="white"/>
        </w:rPr>
        <w:t>hyperplane</w:t>
      </w:r>
      <w:r>
        <w:rPr>
          <w:highlight w:val="white"/>
        </w:rPr>
        <w:t xml:space="preserve"> dengan objek data berbeda dengan kelas yang berdekatan (ditandai dengan bulat positif dan negatif). Objek data terluar yang paling dekat dengan </w:t>
      </w:r>
      <w:r>
        <w:rPr>
          <w:i/>
          <w:highlight w:val="white"/>
        </w:rPr>
        <w:t>hyperplane</w:t>
      </w:r>
      <w:r>
        <w:rPr>
          <w:highlight w:val="white"/>
        </w:rPr>
        <w:t xml:space="preserve"> pada SVM disebut dengan </w:t>
      </w:r>
      <w:r>
        <w:rPr>
          <w:i/>
          <w:highlight w:val="white"/>
        </w:rPr>
        <w:t>support vector</w:t>
      </w:r>
      <w:r>
        <w:rPr>
          <w:highlight w:val="white"/>
        </w:rPr>
        <w:t xml:space="preserve">. </w:t>
      </w:r>
      <w:r>
        <w:rPr>
          <w:i/>
          <w:highlight w:val="white"/>
        </w:rPr>
        <w:t>Support vector</w:t>
      </w:r>
      <w:r>
        <w:rPr>
          <w:highlight w:val="white"/>
        </w:rPr>
        <w:t xml:space="preserve"> ini sulit untuk diklasifikasikan karena posisinya yang hampir tumpang tindih (</w:t>
      </w:r>
      <w:r>
        <w:rPr>
          <w:i/>
          <w:highlight w:val="white"/>
        </w:rPr>
        <w:t>overlap</w:t>
      </w:r>
      <w:r>
        <w:rPr>
          <w:highlight w:val="white"/>
        </w:rPr>
        <w:t xml:space="preserve">) dengan kelas lainnya. Sifat </w:t>
      </w:r>
      <w:r>
        <w:rPr>
          <w:i/>
          <w:highlight w:val="white"/>
        </w:rPr>
        <w:t>support vector</w:t>
      </w:r>
      <w:r>
        <w:rPr>
          <w:highlight w:val="white"/>
        </w:rPr>
        <w:t xml:space="preserve"> ini termasuk kritis, oleh karena itu hanya objek ini yang dapat diperhitungkan untuk menemukan </w:t>
      </w:r>
      <w:r>
        <w:rPr>
          <w:i/>
          <w:highlight w:val="white"/>
        </w:rPr>
        <w:t>hyperplane</w:t>
      </w:r>
      <w:r>
        <w:rPr>
          <w:highlight w:val="white"/>
        </w:rPr>
        <w:t xml:space="preserve"> yang optimal pada SVM </w:t>
      </w:r>
      <w:r w:rsidR="00DD297D">
        <w:rPr>
          <w:highlight w:val="white"/>
        </w:rPr>
        <w:fldChar w:fldCharType="begin" w:fldLock="1"/>
      </w:r>
      <w:r w:rsidR="00DD297D">
        <w:rPr>
          <w:highlight w:val="white"/>
        </w:rPr>
        <w:instrText>ADDIN CSL_CITATION {"citationItems":[{"id":"ITEM-1","itemData":{"URL":"https://medium.com/@samsudiney/penjelasan-sederhana-tentang-apa-itu-svm-149fec72bd02","author":[{"dropping-particle":"","family":"Samsudiney","given":"","non-dropping-particle":"","parse-names":false,"suffix":""}],"container-title":"Medium","id":"ITEM-1","issued":{"date-parts":[["2019"]]},"title":"Penjelasan Sederhana tentang Apa Itu SVM?","type":"webpage"},"uris":["http://www.mendeley.com/documents/?uuid=502c3a3a-6ac4-4e1e-abd1-f2a96e0fd780"]}],"mendeley":{"formattedCitation":"(Samsudiney, 2019)","plainTextFormattedCitation":"(Samsudiney, 2019)","previouslyFormattedCitation":"(Samsudiney, 2019)"},"properties":{"noteIndex":0},"schema":"https://github.com/citation-style-language/schema/raw/master/csl-citation.json"}</w:instrText>
      </w:r>
      <w:r w:rsidR="00DD297D">
        <w:rPr>
          <w:highlight w:val="white"/>
        </w:rPr>
        <w:fldChar w:fldCharType="separate"/>
      </w:r>
      <w:r w:rsidR="00DD297D" w:rsidRPr="00DD297D">
        <w:rPr>
          <w:noProof/>
          <w:highlight w:val="white"/>
        </w:rPr>
        <w:t>(Samsudiney, 2019)</w:t>
      </w:r>
      <w:r w:rsidR="00DD297D">
        <w:rPr>
          <w:highlight w:val="white"/>
        </w:rPr>
        <w:fldChar w:fldCharType="end"/>
      </w:r>
      <w:r>
        <w:rPr>
          <w:highlight w:val="white"/>
        </w:rPr>
        <w:t>.</w:t>
      </w:r>
    </w:p>
    <w:p w:rsidR="00E2718F" w:rsidRDefault="00C14F11" w:rsidP="00DD297D">
      <w:pPr>
        <w:pStyle w:val="Heading2"/>
        <w:numPr>
          <w:ilvl w:val="0"/>
          <w:numId w:val="0"/>
        </w:numPr>
      </w:pPr>
      <w:bookmarkStart w:id="21" w:name="_Toc136383774"/>
      <w:r>
        <w:t>2.6  Support Vector Regression (SVR)</w:t>
      </w:r>
      <w:bookmarkEnd w:id="21"/>
    </w:p>
    <w:p w:rsidR="00E2718F" w:rsidRDefault="00C14F11">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E2718F" w:rsidRDefault="00C14F11">
      <w:pPr>
        <w:spacing w:before="0"/>
      </w:pPr>
      <w:r>
        <w:t>Adapun keunggulan dari algoritma SVR yaitu:</w:t>
      </w:r>
    </w:p>
    <w:p w:rsidR="00E2718F" w:rsidRDefault="00C14F11">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E2718F" w:rsidRDefault="00C14F11">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E2718F" w:rsidRDefault="00C14F11">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E2718F" w:rsidRDefault="00C14F11">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E2718F" w:rsidRDefault="00C14F11">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E2718F" w:rsidRDefault="00DD297D">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E2718F" w:rsidRDefault="00C14F11">
      <w:r>
        <w:t xml:space="preserve">Tujuan dari Algoritma SVR adalah membuat data lebih acak agar dapat menerima regresi yaitu dengan memetakan pada dimensi yang lebih tinggi </w:t>
      </w:r>
      <w:r w:rsidR="00DD297D">
        <w:fldChar w:fldCharType="begin" w:fldLock="1"/>
      </w:r>
      <w:r w:rsidR="00D7613B">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00DD297D">
        <w:fldChar w:fldCharType="separate"/>
      </w:r>
      <w:r w:rsidR="00DD297D" w:rsidRPr="00DD297D">
        <w:rPr>
          <w:noProof/>
        </w:rPr>
        <w:t>(Ridwan et al., 2021)</w:t>
      </w:r>
      <w:r w:rsidR="00DD297D">
        <w:fldChar w:fldCharType="end"/>
      </w:r>
    </w:p>
    <w:p w:rsidR="00E2718F" w:rsidRDefault="00C14F11">
      <w:pPr>
        <w:spacing w:before="0"/>
      </w:pPr>
      <w:r>
        <w:lastRenderedPageBreak/>
        <w:t>Pada regresi linear persamaan yang digunakan dijabarkan sebagai berikut:</w:t>
      </w:r>
    </w:p>
    <w:p w:rsidR="00E2718F" w:rsidRDefault="00C14F11">
      <w:pPr>
        <w:spacing w:before="0"/>
        <w:jc w:val="right"/>
      </w:pPr>
      <m:oMath>
        <m:r>
          <w:rPr>
            <w:rFonts w:ascii="Cambria Math" w:eastAsia="Cambria Math" w:hAnsi="Cambria Math" w:cs="Cambria Math"/>
          </w:rPr>
          <m:t>f(x)=w.x+b</m:t>
        </m:r>
      </m:oMath>
      <w:r>
        <w:tab/>
      </w:r>
      <w:r>
        <w:tab/>
      </w:r>
      <w:r>
        <w:tab/>
      </w:r>
      <w:r>
        <w:tab/>
      </w:r>
      <w:r>
        <w:tab/>
        <w:t>(2.6.1)</w:t>
      </w:r>
    </w:p>
    <w:p w:rsidR="00E2718F" w:rsidRDefault="00C14F11">
      <w:pPr>
        <w:spacing w:before="0"/>
      </w:pPr>
      <w:r>
        <w:t xml:space="preserve">dengan : </w:t>
      </w:r>
    </w:p>
    <w:p w:rsidR="00E2718F" w:rsidRDefault="00C14F11">
      <w:pPr>
        <w:spacing w:before="0"/>
      </w:pPr>
      <w:r>
        <w:t>w</w:t>
      </w:r>
      <w:r>
        <w:tab/>
        <w:t>= vektor pembobot</w:t>
      </w:r>
    </w:p>
    <w:p w:rsidR="00E2718F" w:rsidRDefault="00C14F11">
      <w:pPr>
        <w:spacing w:before="0"/>
      </w:pPr>
      <w:r>
        <w:t>x</w:t>
      </w:r>
      <w:r>
        <w:tab/>
        <w:t>= vektor input berupa data</w:t>
      </w:r>
    </w:p>
    <w:p w:rsidR="00E2718F" w:rsidRDefault="00C14F11">
      <w:pPr>
        <w:spacing w:before="0"/>
      </w:pPr>
      <w:r>
        <w:t>b</w:t>
      </w:r>
      <w:r>
        <w:tab/>
        <w:t>= nilai bias</w:t>
      </w:r>
    </w:p>
    <w:p w:rsidR="00E2718F" w:rsidRDefault="00C14F11">
      <w:pPr>
        <w:spacing w:before="0"/>
      </w:pPr>
      <w:r>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E2718F" w:rsidRDefault="00C14F11">
      <w:pPr>
        <w:spacing w:before="0"/>
        <w:jc w:val="right"/>
      </w:pPr>
      <m:oMath>
        <m:r>
          <w:rPr>
            <w:rFonts w:ascii="Cambria Math" w:eastAsia="Cambria Math" w:hAnsi="Cambria Math" w:cs="Cambria Math"/>
          </w:rPr>
          <m:t>f(x) = wφ(x)+b</m:t>
        </m:r>
      </m:oMath>
      <w:r>
        <w:tab/>
      </w:r>
      <w:r>
        <w:tab/>
      </w:r>
      <w:r>
        <w:tab/>
      </w:r>
      <w:r>
        <w:tab/>
        <w:t xml:space="preserve">   (2.6.2)</w:t>
      </w:r>
    </w:p>
    <w:p w:rsidR="00E2718F" w:rsidRDefault="00C14F11">
      <w:r>
        <w:t xml:space="preserve">dengan : </w:t>
      </w:r>
    </w:p>
    <w:p w:rsidR="00E2718F" w:rsidRDefault="00C14F11">
      <w:pPr>
        <w:spacing w:before="0"/>
      </w:pPr>
      <m:oMath>
        <m:r>
          <w:rPr>
            <w:rFonts w:ascii="Cambria Math" w:eastAsia="Cambria Math" w:hAnsi="Cambria Math" w:cs="Cambria Math"/>
          </w:rPr>
          <m:t>φ(x)</m:t>
        </m:r>
      </m:oMath>
      <w:r>
        <w:tab/>
        <w:t>= fungsi yang memetakan x pada sebuah dimensi</w:t>
      </w:r>
    </w:p>
    <w:p w:rsidR="00E2718F" w:rsidRDefault="00C14F11">
      <w:pPr>
        <w:spacing w:before="0"/>
      </w:pPr>
      <w:r>
        <w:t>w</w:t>
      </w:r>
      <w:r>
        <w:tab/>
        <w:t>= vektor bobot</w:t>
      </w:r>
    </w:p>
    <w:p w:rsidR="00E2718F" w:rsidRDefault="00C14F11">
      <w:pPr>
        <w:spacing w:before="0"/>
      </w:pPr>
      <w:r>
        <w:t>b</w:t>
      </w:r>
      <w:r>
        <w:tab/>
        <w:t>= bias</w:t>
      </w:r>
    </w:p>
    <w:p w:rsidR="00E2718F" w:rsidRDefault="00C14F11">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E2718F" w:rsidRDefault="00C14F11">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E2718F" w:rsidRDefault="008D114E">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C14F11">
        <w:t xml:space="preserve"> &lt;= </w:t>
      </w:r>
      <m:oMath>
        <m:r>
          <w:rPr>
            <w:rFonts w:ascii="Cambria Math" w:hAnsi="Cambria Math"/>
          </w:rPr>
          <m:t>ε</m:t>
        </m:r>
      </m:oMath>
      <w:r w:rsidR="00C14F11">
        <w:tab/>
      </w:r>
      <w:r w:rsidR="00C14F11">
        <w:tab/>
      </w:r>
      <w:r w:rsidR="00C14F11">
        <w:tab/>
      </w:r>
      <w:r w:rsidR="00C14F11">
        <w:tab/>
      </w:r>
      <w:r w:rsidR="00C14F11">
        <w:tab/>
        <w:t>(2.6.4)</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DD297D" w:rsidRDefault="00C14F11" w:rsidP="00DD297D">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rsidR="00DD297D">
        <w:t>.</w:t>
      </w:r>
    </w:p>
    <w:p w:rsidR="00DD297D" w:rsidRDefault="00DD297D" w:rsidP="00DD297D">
      <w:pPr>
        <w:keepNext/>
        <w:spacing w:before="0"/>
        <w:jc w:val="center"/>
      </w:pPr>
      <w:r>
        <w:rPr>
          <w:noProof/>
          <w:lang w:val="en-US"/>
        </w:rPr>
        <w:lastRenderedPageBreak/>
        <w:drawing>
          <wp:inline distT="0" distB="0" distL="0" distR="0" wp14:anchorId="1B2EC203" wp14:editId="6BD5B518">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D297D" w:rsidRPr="00DD297D" w:rsidRDefault="00DD297D" w:rsidP="00DD297D">
      <w:pPr>
        <w:pStyle w:val="Caption"/>
        <w:spacing w:before="0"/>
        <w:rPr>
          <w:sz w:val="20"/>
          <w:szCs w:val="20"/>
        </w:rPr>
      </w:pPr>
      <w:bookmarkStart w:id="22"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3</w:t>
      </w:r>
      <w:r w:rsidRPr="00DD297D">
        <w:rPr>
          <w:sz w:val="20"/>
          <w:szCs w:val="20"/>
        </w:rPr>
        <w:fldChar w:fldCharType="end"/>
      </w:r>
      <w:r w:rsidRPr="00DD297D">
        <w:rPr>
          <w:sz w:val="20"/>
          <w:szCs w:val="20"/>
        </w:rPr>
        <w:t xml:space="preserve"> Ilustrasi SVR</w:t>
      </w:r>
      <w:bookmarkEnd w:id="22"/>
    </w:p>
    <w:p w:rsidR="00E2718F" w:rsidRDefault="00C14F11" w:rsidP="00DD297D">
      <w:pPr>
        <w:spacing w:before="0"/>
      </w:pPr>
      <w:r>
        <w:rPr>
          <w:noProof/>
          <w:lang w:val="en-US"/>
        </w:rPr>
        <mc:AlternateContent>
          <mc:Choice Requires="wps">
            <w:drawing>
              <wp:anchor distT="0" distB="0" distL="114300" distR="114300" simplePos="0" relativeHeight="251648512" behindDoc="0" locked="0" layoutInCell="1" hidden="0" allowOverlap="1" wp14:anchorId="0091546B" wp14:editId="62603DF3">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8D114E" w:rsidRDefault="008D114E">
                            <w:pPr>
                              <w:spacing w:before="0" w:line="240" w:lineRule="auto"/>
                              <w:jc w:val="center"/>
                              <w:textDirection w:val="btLr"/>
                            </w:pPr>
                            <w:r>
                              <w:rPr>
                                <w:rFonts w:ascii="Arial" w:eastAsia="Arial" w:hAnsi="Arial" w:cs="Arial"/>
                                <w:b/>
                                <w:color w:val="000000"/>
                                <w:sz w:val="20"/>
                              </w:rPr>
                              <w:t>Gambar 2.  SEQ Gambar_2. \* ARABIC 3 Fungsi Regresi Pada SVR</w:t>
                            </w:r>
                          </w:p>
                          <w:p w:rsidR="008D114E" w:rsidRDefault="008D114E">
                            <w:pPr>
                              <w:spacing w:before="0"/>
                              <w:jc w:val="center"/>
                              <w:textDirection w:val="btLr"/>
                            </w:pPr>
                            <w:r>
                              <w:rPr>
                                <w:color w:val="000000"/>
                                <w:sz w:val="18"/>
                              </w:rPr>
                              <w:t>Sumber : (Lumbantobing &amp; Pasaribu, 2018)</w:t>
                            </w:r>
                          </w:p>
                          <w:p w:rsidR="008D114E" w:rsidRDefault="008D114E">
                            <w:pPr>
                              <w:textDirection w:val="btLr"/>
                            </w:pPr>
                          </w:p>
                        </w:txbxContent>
                      </wps:txbx>
                      <wps:bodyPr spcFirstLastPara="1" wrap="square" lIns="0" tIns="0" rIns="0" bIns="0" anchor="t" anchorCtr="0">
                        <a:noAutofit/>
                      </wps:bodyPr>
                    </wps:wsp>
                  </a:graphicData>
                </a:graphic>
              </wp:anchor>
            </w:drawing>
          </mc:Choice>
          <mc:Fallback>
            <w:pict>
              <v:rect w14:anchorId="0091546B" id="Rectangle 113" o:spid="_x0000_s1026" style="position:absolute;left:0;text-align:left;margin-left:46pt;margin-top:169pt;width:.05pt;height:1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8D114E" w:rsidRDefault="008D114E">
                      <w:pPr>
                        <w:spacing w:before="0" w:line="240" w:lineRule="auto"/>
                        <w:jc w:val="center"/>
                        <w:textDirection w:val="btLr"/>
                      </w:pPr>
                      <w:r>
                        <w:rPr>
                          <w:rFonts w:ascii="Arial" w:eastAsia="Arial" w:hAnsi="Arial" w:cs="Arial"/>
                          <w:b/>
                          <w:color w:val="000000"/>
                          <w:sz w:val="20"/>
                        </w:rPr>
                        <w:t>Gambar 2.  SEQ Gambar_2. \* ARABIC 3 Fungsi Regresi Pada SVR</w:t>
                      </w:r>
                    </w:p>
                    <w:p w:rsidR="008D114E" w:rsidRDefault="008D114E">
                      <w:pPr>
                        <w:spacing w:before="0"/>
                        <w:jc w:val="center"/>
                        <w:textDirection w:val="btLr"/>
                      </w:pPr>
                      <w:r>
                        <w:rPr>
                          <w:color w:val="000000"/>
                          <w:sz w:val="18"/>
                        </w:rPr>
                        <w:t>Sumber : (Lumbantobing &amp; Pasaribu, 2018)</w:t>
                      </w:r>
                    </w:p>
                    <w:p w:rsidR="008D114E" w:rsidRDefault="008D114E">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E2718F" w:rsidRDefault="00C14F11">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E2718F" w:rsidRDefault="00C14F11">
      <w:pPr>
        <w:spacing w:before="0"/>
        <w:jc w:val="left"/>
      </w:pPr>
      <w:bookmarkStart w:id="23" w:name="_heading=h.2p2csry" w:colFirst="0" w:colLast="0"/>
      <w:bookmarkEnd w:id="23"/>
      <w:r>
        <w:t xml:space="preserve">dengan : </w:t>
      </w:r>
    </w:p>
    <w:p w:rsidR="00E2718F" w:rsidRDefault="00C14F11">
      <w:pPr>
        <w:spacing w:before="0"/>
        <w:jc w:val="left"/>
      </w:pPr>
      <w:r>
        <w:t>C = nilai penalti</w:t>
      </w:r>
    </w:p>
    <w:p w:rsidR="00E2718F" w:rsidRDefault="00C14F11">
      <w:pPr>
        <w:spacing w:before="0"/>
        <w:jc w:val="left"/>
      </w:pPr>
      <w:r>
        <w:t>N = jumlah seluruh data</w:t>
      </w:r>
    </w:p>
    <w:p w:rsidR="00E2718F" w:rsidRDefault="008D114E">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C14F11">
        <w:t xml:space="preserve"> = titik di luar margin yang berada di atas hyperplane</w:t>
      </w:r>
    </w:p>
    <w:p w:rsidR="00E2718F" w:rsidRDefault="008D114E">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 titik di luar margin yang berada berikut hyperplane</w:t>
      </w:r>
    </w:p>
    <w:p w:rsidR="00E2718F" w:rsidRDefault="00C14F11">
      <w:pPr>
        <w:spacing w:before="0"/>
        <w:jc w:val="left"/>
      </w:pPr>
      <w:r>
        <w:t>dengan ketentuan:</w:t>
      </w:r>
    </w:p>
    <w:p w:rsidR="00E2718F" w:rsidRDefault="008D114E">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C14F11">
        <w:tab/>
      </w:r>
      <w:r w:rsidR="00C14F11">
        <w:tab/>
      </w:r>
      <w:r w:rsidR="00C14F11">
        <w:tab/>
      </w:r>
      <w:r w:rsidR="00C14F11">
        <w:tab/>
        <w:t>(2.6.7)</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E2718F" w:rsidRDefault="008D114E">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gt;= 0, dimana=1,2,...</w:t>
      </w:r>
      <m:oMath>
        <m:r>
          <w:rPr>
            <w:rFonts w:ascii="Cambria Math" w:hAnsi="Cambria Math"/>
          </w:rPr>
          <m:t>λ</m:t>
        </m:r>
      </m:oMath>
      <w:r w:rsidR="00C14F11">
        <w:tab/>
      </w:r>
      <w:r w:rsidR="00C14F11">
        <w:tab/>
      </w:r>
      <w:r w:rsidR="00C14F11">
        <w:tab/>
      </w:r>
      <w:r w:rsidR="00C14F11">
        <w:tab/>
        <w:t>(2.6.9)</w:t>
      </w:r>
    </w:p>
    <w:p w:rsidR="00E2718F" w:rsidRDefault="00C14F11">
      <w:r>
        <w:t>Sehingga diperoleh fungsi linear SVR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E2718F" w:rsidRDefault="00C14F11">
      <w:r>
        <w:t>Untuk kasus yang non-linear SVR digunakan persamaan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E2718F" w:rsidRDefault="00C14F11">
      <w:pPr>
        <w:spacing w:before="0"/>
      </w:pPr>
      <w:r>
        <w:t>dengan :</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C14F11">
        <w:tab/>
        <w:t xml:space="preserve"> = fungsi kernel yang digunakan</w:t>
      </w:r>
    </w:p>
    <w:p w:rsidR="00E2718F" w:rsidRDefault="008D114E">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C14F11">
        <w:tab/>
      </w:r>
      <w:r w:rsidR="00C14F11">
        <w:tab/>
        <w:t xml:space="preserve"> = dual variabel lagrange multiplier</w:t>
      </w:r>
    </w:p>
    <w:p w:rsidR="00E2718F" w:rsidRDefault="00C14F11">
      <w:pPr>
        <w:spacing w:before="0"/>
      </w:pPr>
      <w:r>
        <w:t>b</w:t>
      </w:r>
      <w:r>
        <w:tab/>
      </w:r>
      <w:r>
        <w:tab/>
        <w:t>= bias</w:t>
      </w:r>
    </w:p>
    <w:p w:rsidR="00E2718F" w:rsidRDefault="00C14F11">
      <w:r>
        <w:t>Ada tiga bentuk fungsi kernel pada model SVR, antara lain :</w:t>
      </w:r>
    </w:p>
    <w:p w:rsidR="00E2718F" w:rsidRDefault="00C14F11">
      <w:pPr>
        <w:numPr>
          <w:ilvl w:val="0"/>
          <w:numId w:val="3"/>
        </w:numPr>
        <w:pBdr>
          <w:top w:val="nil"/>
          <w:left w:val="nil"/>
          <w:bottom w:val="nil"/>
          <w:right w:val="nil"/>
          <w:between w:val="nil"/>
        </w:pBdr>
        <w:spacing w:before="0"/>
      </w:pPr>
      <w:r>
        <w:rPr>
          <w:color w:val="000000"/>
        </w:rPr>
        <w:t>Kernel Linear</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E2718F" w:rsidRDefault="00C14F11">
      <w:pPr>
        <w:numPr>
          <w:ilvl w:val="0"/>
          <w:numId w:val="3"/>
        </w:numPr>
        <w:pBdr>
          <w:top w:val="nil"/>
          <w:left w:val="nil"/>
          <w:bottom w:val="nil"/>
          <w:right w:val="nil"/>
          <w:between w:val="nil"/>
        </w:pBdr>
        <w:spacing w:before="0"/>
      </w:pPr>
      <w:r>
        <w:rPr>
          <w:color w:val="000000"/>
        </w:rPr>
        <w:t>Kernel Polynomial</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E2718F" w:rsidRDefault="00C14F11">
      <w:pPr>
        <w:numPr>
          <w:ilvl w:val="0"/>
          <w:numId w:val="3"/>
        </w:numPr>
        <w:pBdr>
          <w:top w:val="nil"/>
          <w:left w:val="nil"/>
          <w:bottom w:val="nil"/>
          <w:right w:val="nil"/>
          <w:between w:val="nil"/>
        </w:pBdr>
        <w:spacing w:before="0"/>
      </w:pPr>
      <w:r>
        <w:t xml:space="preserve">Kernel Sigmoid </w:t>
      </w:r>
    </w:p>
    <w:p w:rsidR="00E2718F" w:rsidRDefault="00C14F11">
      <w:pPr>
        <w:pBdr>
          <w:top w:val="nil"/>
          <w:left w:val="nil"/>
          <w:bottom w:val="nil"/>
          <w:right w:val="nil"/>
          <w:between w:val="nil"/>
        </w:pBdr>
        <w:spacing w:before="0"/>
        <w:ind w:left="720"/>
      </w:pPr>
      <w:r>
        <w:t>Kernel ini befungsi untuk melakukan pemetaan data ke dalam ruang fitur yang lebih tinggi.</w:t>
      </w:r>
    </w:p>
    <w:p w:rsidR="00E2718F" w:rsidRDefault="00C14F11">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E2718F" w:rsidRDefault="00C14F11">
      <w:pPr>
        <w:numPr>
          <w:ilvl w:val="0"/>
          <w:numId w:val="3"/>
        </w:numPr>
        <w:pBdr>
          <w:top w:val="nil"/>
          <w:left w:val="nil"/>
          <w:bottom w:val="nil"/>
          <w:right w:val="nil"/>
          <w:between w:val="nil"/>
        </w:pBdr>
        <w:spacing w:before="0"/>
      </w:pPr>
      <w:r>
        <w:rPr>
          <w:color w:val="000000"/>
        </w:rPr>
        <w:t>Kernel Radial Basis Function (RBF)</w:t>
      </w:r>
    </w:p>
    <w:p w:rsidR="00E2718F" w:rsidRDefault="00C14F11">
      <w:pPr>
        <w:pBdr>
          <w:top w:val="nil"/>
          <w:left w:val="nil"/>
          <w:bottom w:val="nil"/>
          <w:right w:val="nil"/>
          <w:between w:val="nil"/>
        </w:pBdr>
        <w:spacing w:before="0"/>
        <w:ind w:left="720"/>
        <w:rPr>
          <w:color w:val="000000"/>
        </w:rPr>
      </w:pPr>
      <w:r>
        <w:rPr>
          <w:color w:val="000000"/>
        </w:rPr>
        <w:t>Kernel ini dapat mengatasi permasalahan yang bersifat non-linear.</w:t>
      </w:r>
    </w:p>
    <w:p w:rsidR="00E2718F" w:rsidRDefault="00C14F11">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E2718F" w:rsidRDefault="00C14F11">
      <w:pPr>
        <w:spacing w:before="0"/>
      </w:pPr>
      <w:r>
        <w:t xml:space="preserve">Penelitian ini menggunakan kernel RBF dikarenakan memiliki tingkat error yang paling kecil dibandingkan dengan kernel lain. </w:t>
      </w:r>
    </w:p>
    <w:p w:rsidR="00E2718F" w:rsidRDefault="00E2718F">
      <w:pPr>
        <w:spacing w:before="0"/>
      </w:pPr>
    </w:p>
    <w:p w:rsidR="00E2718F" w:rsidRDefault="00C14F11" w:rsidP="00DD297D">
      <w:pPr>
        <w:pStyle w:val="Heading2"/>
        <w:numPr>
          <w:ilvl w:val="0"/>
          <w:numId w:val="0"/>
        </w:numPr>
      </w:pPr>
      <w:bookmarkStart w:id="24" w:name="_heading=h.zda7vdan10ud" w:colFirst="0" w:colLast="0"/>
      <w:bookmarkStart w:id="25" w:name="_Toc136383775"/>
      <w:bookmarkEnd w:id="24"/>
      <w:r>
        <w:t>2.7  Grid Search</w:t>
      </w:r>
      <w:bookmarkEnd w:id="25"/>
    </w:p>
    <w:p w:rsidR="008B2AF2" w:rsidRDefault="008B2AF2">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operties":{"noteIndex":0},"schema":"https://github.com/citation-style-language/schema/raw/master/csl-citation.json"}</w:instrText>
      </w:r>
      <w:r>
        <w:fldChar w:fldCharType="separate"/>
      </w:r>
      <w:r w:rsidRPr="008B2AF2">
        <w:rPr>
          <w:noProof/>
        </w:rPr>
        <w:t>(Gunawan et al., 2020)</w:t>
      </w:r>
      <w:r>
        <w:fldChar w:fldCharType="end"/>
      </w:r>
    </w:p>
    <w:p w:rsidR="00E2718F" w:rsidRDefault="008B2AF2">
      <w:r>
        <w:t xml:space="preserve"> Metode</w:t>
      </w:r>
      <w:r w:rsidR="00C14F11">
        <w:t xml:space="preserve">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00D7613B">
        <w:fldChar w:fldCharType="begin" w:fldLock="1"/>
      </w:r>
      <w:r w:rsidR="00D7613B">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D7613B">
        <w:fldChar w:fldCharType="separate"/>
      </w:r>
      <w:r w:rsidR="00D7613B" w:rsidRPr="00D7613B">
        <w:rPr>
          <w:noProof/>
        </w:rPr>
        <w:t>(Saputra et al., 2019)</w:t>
      </w:r>
      <w:r w:rsidR="00D7613B">
        <w:fldChar w:fldCharType="end"/>
      </w:r>
      <w:r w:rsidR="00C14F11">
        <w:t>.</w:t>
      </w:r>
    </w:p>
    <w:p w:rsidR="00E2718F" w:rsidRDefault="00C14F11" w:rsidP="00D7613B">
      <w:pPr>
        <w:pStyle w:val="Heading2"/>
        <w:numPr>
          <w:ilvl w:val="0"/>
          <w:numId w:val="0"/>
        </w:numPr>
        <w:spacing w:before="240" w:after="0"/>
      </w:pPr>
      <w:bookmarkStart w:id="26" w:name="_Toc136383776"/>
      <w:r>
        <w:lastRenderedPageBreak/>
        <w:t>2.8  Artificial Neural Network</w:t>
      </w:r>
      <w:bookmarkEnd w:id="26"/>
    </w:p>
    <w:p w:rsidR="00E2718F" w:rsidRDefault="00C14F11">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7613B" w:rsidRDefault="00C14F11" w:rsidP="00D7613B">
      <w:pPr>
        <w:keepNext/>
        <w:spacing w:before="0"/>
        <w:jc w:val="center"/>
      </w:pPr>
      <w:r>
        <w:rPr>
          <w:noProof/>
          <w:lang w:val="en-US"/>
        </w:rPr>
        <w:drawing>
          <wp:inline distT="114300" distB="114300" distL="114300" distR="114300" wp14:anchorId="21356C25" wp14:editId="198296B8">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E2718F" w:rsidRDefault="00D7613B" w:rsidP="00D7613B">
      <w:pPr>
        <w:pStyle w:val="Caption"/>
        <w:rPr>
          <w:b w:val="0"/>
          <w:color w:val="000000"/>
          <w:sz w:val="20"/>
          <w:szCs w:val="20"/>
        </w:rPr>
      </w:pPr>
      <w:bookmarkStart w:id="27"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sidR="007E3844">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27"/>
    </w:p>
    <w:p w:rsidR="00E2718F" w:rsidRDefault="00C14F11">
      <w:pPr>
        <w:spacing w:before="0"/>
        <w:jc w:val="center"/>
        <w:rPr>
          <w:sz w:val="18"/>
          <w:szCs w:val="18"/>
        </w:rPr>
      </w:pPr>
      <w:r>
        <w:rPr>
          <w:sz w:val="18"/>
          <w:szCs w:val="18"/>
        </w:rPr>
        <w:t xml:space="preserve">Sumber : </w:t>
      </w:r>
      <w:r w:rsidR="00D7613B">
        <w:rPr>
          <w:sz w:val="18"/>
          <w:szCs w:val="18"/>
        </w:rPr>
        <w:fldChar w:fldCharType="begin" w:fldLock="1"/>
      </w:r>
      <w:r w:rsidR="00D7613B">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sidR="00D7613B">
        <w:rPr>
          <w:sz w:val="18"/>
          <w:szCs w:val="18"/>
        </w:rPr>
        <w:fldChar w:fldCharType="separate"/>
      </w:r>
      <w:r w:rsidR="00D7613B" w:rsidRPr="00D7613B">
        <w:rPr>
          <w:noProof/>
          <w:sz w:val="18"/>
          <w:szCs w:val="18"/>
        </w:rPr>
        <w:t>(Putra &amp; Ulfa Walmi, 2020)</w:t>
      </w:r>
      <w:r w:rsidR="00D7613B">
        <w:rPr>
          <w:sz w:val="18"/>
          <w:szCs w:val="18"/>
        </w:rPr>
        <w:fldChar w:fldCharType="end"/>
      </w:r>
    </w:p>
    <w:p w:rsidR="00E2718F" w:rsidRDefault="00C14F11">
      <w:r>
        <w:t xml:space="preserve">Berdasarkan gambar di atas terlihat bahwa jaringan syaraf tiruan terdiri dari tiga lapisan layer, diantaranya adalah : </w:t>
      </w:r>
    </w:p>
    <w:p w:rsidR="00E2718F" w:rsidRDefault="00C14F11">
      <w:pPr>
        <w:numPr>
          <w:ilvl w:val="0"/>
          <w:numId w:val="6"/>
        </w:numPr>
        <w:ind w:left="426"/>
      </w:pPr>
      <w:r>
        <w:t>Input Layer</w:t>
      </w:r>
    </w:p>
    <w:p w:rsidR="00E2718F" w:rsidRDefault="00C14F11">
      <w:pPr>
        <w:spacing w:before="0"/>
        <w:ind w:left="426"/>
      </w:pPr>
      <w:r>
        <w:t xml:space="preserve">Input layer merupakan lapisan yang terdiri dari neuron - neuron yang berfungsi menerima sinyal dari luar dan kemudian meneruskan ke neuron lain dalam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Hidden Layer</w:t>
      </w:r>
    </w:p>
    <w:p w:rsidR="00E2718F" w:rsidRDefault="00C14F11">
      <w:pPr>
        <w:spacing w:before="0"/>
        <w:ind w:left="426"/>
      </w:pPr>
      <w:r>
        <w:t xml:space="preserve">Hidden layer merupakan tiruan dari sel - sel syaraf konektor pada jaringan syaraf biologis. yang mana lapisan ini berfungsi untuk meningkatkan </w:t>
      </w:r>
      <w:r>
        <w:lastRenderedPageBreak/>
        <w:t xml:space="preserve">kemampuan jaringan dalam memecahkan permasalah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Output Layer</w:t>
      </w:r>
    </w:p>
    <w:p w:rsidR="00E2718F" w:rsidRDefault="00C14F11">
      <w:pPr>
        <w:spacing w:before="0"/>
        <w:ind w:left="426"/>
      </w:pPr>
      <w:r>
        <w:t xml:space="preserve">Output layer merupakan tiruan sel-sel syaraf motor pada jaringan syaraf biologis. lapisan ini berfungsi untuk menyalurkan sinyal-sinyal keluaran hasil proses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D7613B" w:rsidRDefault="00D7613B" w:rsidP="00D7613B">
      <w:pPr>
        <w:pStyle w:val="Heading2"/>
        <w:numPr>
          <w:ilvl w:val="0"/>
          <w:numId w:val="0"/>
        </w:numPr>
        <w:spacing w:before="240" w:after="0"/>
      </w:pPr>
      <w:bookmarkStart w:id="28" w:name="_Toc136383777"/>
      <w:r>
        <w:t>2.9  Backpropagation</w:t>
      </w:r>
      <w:bookmarkEnd w:id="28"/>
    </w:p>
    <w:p w:rsidR="00E2718F" w:rsidRDefault="00C14F11">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sidR="00D7613B">
        <w:rPr>
          <w:b/>
        </w:rPr>
        <w:fldChar w:fldCharType="begin" w:fldLock="1"/>
      </w:r>
      <w:r w:rsidR="00D7613B">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rPr>
          <w:b/>
        </w:rPr>
        <w:fldChar w:fldCharType="separate"/>
      </w:r>
      <w:r w:rsidR="00D7613B" w:rsidRPr="00D7613B">
        <w:rPr>
          <w:noProof/>
        </w:rPr>
        <w:t>(Situmorang, 2022)</w:t>
      </w:r>
      <w:r w:rsidR="00D7613B">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rsidR="00D7613B">
        <w:fldChar w:fldCharType="begin" w:fldLock="1"/>
      </w:r>
      <w:r w:rsidR="009B7D35">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fldChar w:fldCharType="separate"/>
      </w:r>
      <w:r w:rsidR="00D7613B" w:rsidRPr="00D7613B">
        <w:rPr>
          <w:noProof/>
        </w:rPr>
        <w:t>(Situmorang, 2022)</w:t>
      </w:r>
      <w:r w:rsidR="00D7613B">
        <w:fldChar w:fldCharType="end"/>
      </w:r>
      <w:r>
        <w:t>.</w:t>
      </w:r>
    </w:p>
    <w:p w:rsidR="00E2718F" w:rsidRDefault="00C14F11">
      <w:pPr>
        <w:spacing w:before="0"/>
      </w:pPr>
      <w:r>
        <w:t xml:space="preserve">Langkah-langkah yang perlu dilakukan untuk pelatihan Backpropagation Neural Network adalah sebagai berikut : </w:t>
      </w:r>
    </w:p>
    <w:p w:rsidR="00E2718F" w:rsidRDefault="00C14F11">
      <w:pPr>
        <w:spacing w:before="0"/>
        <w:rPr>
          <w:b/>
        </w:rPr>
      </w:pPr>
      <w:r>
        <w:rPr>
          <w:b/>
        </w:rPr>
        <w:t xml:space="preserve">Fase 0 : </w:t>
      </w:r>
    </w:p>
    <w:p w:rsidR="00E2718F" w:rsidRDefault="00C14F11">
      <w:pPr>
        <w:spacing w:before="0"/>
      </w:pPr>
      <w:r>
        <w:rPr>
          <w:u w:val="single"/>
        </w:rPr>
        <w:t>Langkah 1</w:t>
      </w:r>
      <w:r>
        <w:t xml:space="preserve"> : Melakukan inisialisasi bobot dan bias dengan menggunakan nilai </w:t>
      </w:r>
    </w:p>
    <w:p w:rsidR="00E2718F" w:rsidRDefault="00C14F11">
      <w:pPr>
        <w:spacing w:before="0"/>
        <w:ind w:left="720"/>
      </w:pPr>
      <w:r>
        <w:t xml:space="preserve">        bilangan kecil yang dipilih secara </w:t>
      </w:r>
      <w:r>
        <w:rPr>
          <w:i/>
        </w:rPr>
        <w:t>random</w:t>
      </w:r>
      <w:r>
        <w:t>.</w:t>
      </w:r>
    </w:p>
    <w:p w:rsidR="00E2718F" w:rsidRDefault="00C14F11">
      <w:pPr>
        <w:spacing w:before="0"/>
      </w:pPr>
      <w:r>
        <w:rPr>
          <w:u w:val="single"/>
        </w:rPr>
        <w:t>Langkah 2</w:t>
      </w:r>
      <w:r>
        <w:t xml:space="preserve"> : Jika kondisi berhenti tidak dipenuhi, maka kerjakan langkah 3 dan </w:t>
      </w:r>
    </w:p>
    <w:p w:rsidR="00E2718F" w:rsidRDefault="00C14F11" w:rsidP="00D7613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E2718F" w:rsidRDefault="00C14F11">
      <w:pPr>
        <w:rPr>
          <w:b/>
        </w:rPr>
      </w:pPr>
      <w:r>
        <w:rPr>
          <w:b/>
        </w:rPr>
        <w:t>Fase 1 : Feed Forward Propagation</w:t>
      </w:r>
    </w:p>
    <w:p w:rsidR="00E2718F" w:rsidRDefault="00C14F11">
      <w:pPr>
        <w:spacing w:before="0"/>
      </w:pPr>
      <w:r>
        <w:rPr>
          <w:u w:val="single"/>
        </w:rPr>
        <w:t xml:space="preserve">Langkah 3 </w:t>
      </w:r>
      <w:r>
        <w:t xml:space="preserve">: Setiap unit pada </w:t>
      </w:r>
      <w:r>
        <w:rPr>
          <w:i/>
        </w:rPr>
        <w:t>input layer</w:t>
      </w:r>
      <w:r>
        <w:t xml:space="preserve"> (p = 1, 2, 3, ….., n) akan menerima sinyal </w:t>
      </w:r>
    </w:p>
    <w:p w:rsidR="00E2718F" w:rsidRDefault="00C14F11">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E2718F" w:rsidRDefault="00C14F11">
      <w:pPr>
        <w:spacing w:before="0"/>
      </w:pPr>
      <w:r>
        <w:rPr>
          <w:u w:val="single"/>
        </w:rPr>
        <w:t>Langkah 4</w:t>
      </w:r>
      <w:r>
        <w:t xml:space="preserve"> : Menghitung keluaran dari setiap </w:t>
      </w:r>
      <w:r>
        <w:rPr>
          <w:i/>
        </w:rPr>
        <w:t>unit</w:t>
      </w:r>
      <w:r>
        <w:t xml:space="preserve"> tersembunyi (q = 1, 2, 3, …. , n) </w:t>
      </w:r>
    </w:p>
    <w:p w:rsidR="00E2718F" w:rsidRDefault="00C14F11">
      <w:pPr>
        <w:spacing w:before="0"/>
        <w:ind w:left="1134"/>
      </w:pPr>
      <w:r>
        <w:t xml:space="preserve"> dengan menggunakan </w:t>
      </w:r>
      <w:r>
        <w:rPr>
          <w:i/>
        </w:rPr>
        <w:t>dot product</w:t>
      </w:r>
      <w:r>
        <w:t xml:space="preserve">, penambahan matrix, dan fungsi   </w:t>
      </w:r>
    </w:p>
    <w:p w:rsidR="00E2718F" w:rsidRDefault="00C14F11">
      <w:pPr>
        <w:tabs>
          <w:tab w:val="left" w:pos="2847"/>
        </w:tabs>
        <w:spacing w:before="0"/>
        <w:ind w:left="1134"/>
      </w:pPr>
      <w:r>
        <w:t xml:space="preserve"> aktivasi.</w:t>
      </w:r>
      <w:r>
        <w:tab/>
      </w:r>
    </w:p>
    <w:p w:rsidR="00E2718F" w:rsidRDefault="00C14F11">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51584" behindDoc="0" locked="0" layoutInCell="1" hidden="0" allowOverlap="1" wp14:anchorId="41DCCB10" wp14:editId="4E6703D2">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p>
    <w:p w:rsidR="00E2718F" w:rsidRDefault="008D114E">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C14F11">
        <w:tab/>
      </w:r>
      <w:r w:rsidR="00C14F1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C14F11">
        <w:t xml:space="preserve">        (2.7.1)</w:t>
      </w:r>
    </w:p>
    <w:p w:rsidR="00E2718F" w:rsidRDefault="00C14F11">
      <w:r>
        <w:t xml:space="preserve">dengan : </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C14F11">
        <w:tab/>
        <w:t xml:space="preserve">= unit ke -q pada </w:t>
      </w:r>
      <w:r w:rsidR="00C14F11">
        <w:rPr>
          <w:i/>
        </w:rPr>
        <w:t>hidden layer</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C14F11">
        <w:tab/>
        <w:t xml:space="preserve">= neuron ke-p pada </w:t>
      </w:r>
      <w:r w:rsidR="00C14F11">
        <w:rPr>
          <w:i/>
        </w:rPr>
        <w:t>input layer</w:t>
      </w:r>
    </w:p>
    <w:p w:rsidR="00E2718F" w:rsidRDefault="008D114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C14F11">
        <w:tab/>
        <w:t xml:space="preserve">= bobot </w:t>
      </w:r>
      <w:r w:rsidR="00C14F11">
        <w:rPr>
          <w:i/>
        </w:rPr>
        <w:t>neuron</w:t>
      </w:r>
      <w:r w:rsidR="00C14F11">
        <w:t xml:space="preserve"> </w:t>
      </w:r>
      <w:r w:rsidR="00C14F11">
        <w:rPr>
          <w:i/>
        </w:rPr>
        <w:t>input</w:t>
      </w:r>
      <w:r w:rsidR="00C14F11">
        <w:t xml:space="preserve"> ke </w:t>
      </w:r>
      <w:r w:rsidR="00C14F11">
        <w:rPr>
          <w:i/>
        </w:rPr>
        <w:t>neuron hidden</w:t>
      </w:r>
    </w:p>
    <w:p w:rsidR="00E2718F" w:rsidRDefault="008D114E">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C14F11">
        <w:tab/>
        <w:t xml:space="preserve">= bias </w:t>
      </w:r>
      <w:r w:rsidR="00C14F11">
        <w:rPr>
          <w:i/>
        </w:rPr>
        <w:t>neuron hidden</w:t>
      </w:r>
      <w:r w:rsidR="00C14F11">
        <w:t xml:space="preserve"> ke-q</w:t>
      </w:r>
    </w:p>
    <w:p w:rsidR="00E2718F" w:rsidRDefault="00C14F11">
      <w:pPr>
        <w:spacing w:before="0"/>
      </w:pPr>
      <w:r>
        <w:t xml:space="preserve">Rumus perhitungan untuk mengaktifkan fungsi aktivasi dari nilai keluaran di masing-masing </w:t>
      </w:r>
      <w:r>
        <w:rPr>
          <w:i/>
        </w:rPr>
        <w:t>neuron hidden</w:t>
      </w:r>
      <w:r>
        <w:t xml:space="preserve"> dengan menggunakan persamaan sigmoid :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E2718F" w:rsidRDefault="00C14F11">
      <w:r>
        <w:t xml:space="preserve">dengan : </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untuk </w:t>
      </w:r>
      <w:r w:rsidR="00C14F11">
        <w:rPr>
          <w:i/>
        </w:rPr>
        <w:t>layer</w:t>
      </w:r>
      <w:r w:rsidR="00C14F11">
        <w:t xml:space="preserve"> berikutnya</w:t>
      </w:r>
    </w:p>
    <w:p w:rsidR="00E2718F" w:rsidRDefault="00C14F11">
      <w:pPr>
        <w:spacing w:before="0"/>
      </w:pPr>
      <w:r>
        <w:t>e</w:t>
      </w:r>
      <w:r>
        <w:tab/>
        <w:t>= nilai eksponensial dengan 2,718281….</w:t>
      </w:r>
    </w:p>
    <w:p w:rsidR="00E2718F" w:rsidRDefault="00C14F11">
      <w:r>
        <w:rPr>
          <w:u w:val="single"/>
        </w:rPr>
        <w:t>Langkah 5</w:t>
      </w:r>
      <w:r>
        <w:t xml:space="preserve"> : Lakukan hal yang sama untuk menghitung keluaran setiap </w:t>
      </w:r>
      <w:r>
        <w:rPr>
          <w:i/>
        </w:rPr>
        <w:t>unit</w:t>
      </w:r>
      <w:r>
        <w:t xml:space="preserve"> pada </w:t>
      </w:r>
    </w:p>
    <w:p w:rsidR="00E2718F" w:rsidRDefault="00C14F11">
      <w:pPr>
        <w:spacing w:before="0"/>
        <w:ind w:left="1134"/>
      </w:pPr>
      <w:r>
        <w:t xml:space="preserve"> layer berikutnya hingga mencapai keluaran pada </w:t>
      </w:r>
      <w:r>
        <w:rPr>
          <w:i/>
        </w:rPr>
        <w:t>output layer</w:t>
      </w:r>
      <w:r>
        <w:t xml:space="preserve"> dengan </w:t>
      </w:r>
    </w:p>
    <w:p w:rsidR="00E2718F" w:rsidRDefault="00C14F11">
      <w:pPr>
        <w:spacing w:before="0"/>
        <w:ind w:left="1134"/>
      </w:pPr>
      <w:r>
        <w:t xml:space="preserve"> menggunakan rumus berikut : </w:t>
      </w:r>
    </w:p>
    <w:p w:rsidR="00E2718F" w:rsidRDefault="008D114E">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C14F11">
        <w:t xml:space="preserve"> . </w:t>
      </w:r>
      <w:r w:rsidR="00C14F11">
        <w:tab/>
      </w:r>
      <w:r w:rsidR="00C14F11">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C14F11">
        <w:t xml:space="preserve">        (2.7.3)</w:t>
      </w:r>
      <w:r w:rsidR="00C14F11">
        <w:rPr>
          <w:noProof/>
          <w:lang w:val="en-US"/>
        </w:rPr>
        <w:drawing>
          <wp:anchor distT="114300" distB="114300" distL="114300" distR="114300" simplePos="0" relativeHeight="251654656" behindDoc="0" locked="0" layoutInCell="1" hidden="0" allowOverlap="1" wp14:anchorId="610A756A" wp14:editId="69475373">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739140" cy="388620"/>
                    </a:xfrm>
                    <a:prstGeom prst="rect">
                      <a:avLst/>
                    </a:prstGeom>
                    <a:ln/>
                  </pic:spPr>
                </pic:pic>
              </a:graphicData>
            </a:graphic>
          </wp:anchor>
        </w:drawing>
      </w:r>
    </w:p>
    <w:p w:rsidR="00E2718F" w:rsidRDefault="00C14F11">
      <w:r>
        <w:t>Gunakan fungsi aktivasi untuk menghitung sinyal output, seperti pada persamaan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E2718F" w:rsidRDefault="00C14F11">
      <w:pPr>
        <w:spacing w:before="0"/>
      </w:pPr>
      <w:r>
        <w:t xml:space="preserve">dengan : </w:t>
      </w:r>
    </w:p>
    <w:p w:rsidR="00E2718F" w:rsidRDefault="008D114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C14F11">
        <w:tab/>
        <w:t xml:space="preserve">= </w:t>
      </w:r>
      <w:r w:rsidR="00C14F11">
        <w:rPr>
          <w:i/>
        </w:rPr>
        <w:t>unit</w:t>
      </w:r>
      <w:r w:rsidR="00C14F11">
        <w:t xml:space="preserve"> ke-r pada </w:t>
      </w:r>
      <w:r w:rsidR="00C14F11">
        <w:rPr>
          <w:i/>
        </w:rPr>
        <w:t>output layer</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dari </w:t>
      </w:r>
      <w:r w:rsidR="00C14F11">
        <w:rPr>
          <w:i/>
        </w:rPr>
        <w:t>hidden layer</w:t>
      </w:r>
      <w:r w:rsidR="00C14F11">
        <w:t xml:space="preserve"> ke </w:t>
      </w:r>
      <w:r w:rsidR="00C14F11">
        <w:rPr>
          <w:i/>
        </w:rPr>
        <w:t>output layer</w:t>
      </w:r>
    </w:p>
    <w:p w:rsidR="00E2718F" w:rsidRDefault="008D114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t xml:space="preserve">= bobot </w:t>
      </w:r>
      <w:r w:rsidR="00C14F11">
        <w:rPr>
          <w:i/>
        </w:rPr>
        <w:t xml:space="preserve">neuron hidden </w:t>
      </w:r>
      <w:r w:rsidR="00C14F11">
        <w:t xml:space="preserve">ke </w:t>
      </w:r>
      <w:r w:rsidR="00C14F11">
        <w:rPr>
          <w:i/>
        </w:rPr>
        <w:t>neuron output</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C14F11">
        <w:tab/>
        <w:t xml:space="preserve">= bias </w:t>
      </w:r>
      <w:r w:rsidR="00C14F11">
        <w:rPr>
          <w:i/>
        </w:rPr>
        <w:t>neuron output</w:t>
      </w:r>
      <w:r w:rsidR="00C14F11">
        <w:t xml:space="preserve"> ke-r</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t xml:space="preserve">= keluaran untuk </w:t>
      </w:r>
      <w:r w:rsidR="00C14F11">
        <w:rPr>
          <w:i/>
        </w:rPr>
        <w:t>output layer</w:t>
      </w:r>
      <w:r w:rsidR="00C14F11">
        <w:t xml:space="preserve"> yang akan menjadi nilai prediksi</w:t>
      </w:r>
    </w:p>
    <w:p w:rsidR="00E2718F" w:rsidRDefault="00C14F11">
      <w:pPr>
        <w:spacing w:before="0"/>
      </w:pPr>
      <w:r>
        <w:t>e</w:t>
      </w:r>
      <w:r>
        <w:tab/>
        <w:t>= nilai eksponensial dengan 2,718281….</w:t>
      </w:r>
    </w:p>
    <w:p w:rsidR="00E2718F" w:rsidRDefault="00C14F11">
      <w:pPr>
        <w:rPr>
          <w:b/>
        </w:rPr>
      </w:pPr>
      <w:r>
        <w:rPr>
          <w:b/>
        </w:rPr>
        <w:t>Fase 2: Menghitung Error</w:t>
      </w:r>
    </w:p>
    <w:p w:rsidR="00E2718F" w:rsidRDefault="00C14F11">
      <w:pPr>
        <w:spacing w:before="0"/>
        <w:rPr>
          <w:i/>
        </w:rPr>
      </w:pPr>
      <w:r>
        <w:rPr>
          <w:u w:val="single"/>
        </w:rPr>
        <w:t>Langkah 6</w:t>
      </w:r>
      <w:r>
        <w:t xml:space="preserve"> : Menghitung nilai error dengan menggunakan persamaan </w:t>
      </w:r>
      <w:r>
        <w:rPr>
          <w:i/>
        </w:rPr>
        <w:t>mean</w:t>
      </w:r>
    </w:p>
    <w:p w:rsidR="00E2718F" w:rsidRDefault="00C14F11">
      <w:pPr>
        <w:spacing w:before="0"/>
        <w:ind w:left="1276"/>
      </w:pPr>
      <w:r>
        <w:rPr>
          <w:i/>
        </w:rPr>
        <w:t>square error</w:t>
      </w:r>
      <w:r>
        <w:t>.</w:t>
      </w:r>
    </w:p>
    <w:p w:rsidR="00E2718F" w:rsidRDefault="00C14F11">
      <w:pPr>
        <w:spacing w:before="0"/>
      </w:pPr>
      <w:r>
        <w:t xml:space="preserve">Persamaan </w:t>
      </w:r>
      <w:r>
        <w:rPr>
          <w:i/>
        </w:rPr>
        <w:t xml:space="preserve">Mean Square Error </w:t>
      </w:r>
      <w:r>
        <w:t>(MSE) diberikan seperti berikut ini :</w:t>
      </w:r>
    </w:p>
    <w:p w:rsidR="00E2718F" w:rsidRDefault="00C14F11">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E2718F" w:rsidRDefault="00C14F11">
      <w:pPr>
        <w:spacing w:before="0"/>
      </w:pPr>
      <w:r>
        <w:t xml:space="preserve">dengan : </w:t>
      </w:r>
    </w:p>
    <w:p w:rsidR="00E2718F" w:rsidRDefault="00C14F11">
      <w:pPr>
        <w:spacing w:before="0"/>
      </w:pPr>
      <w:r>
        <w:t>aktual = nilai aktual</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 xml:space="preserve">  = nilai prediksi</w:t>
      </w:r>
    </w:p>
    <w:p w:rsidR="00E2718F" w:rsidRDefault="00C14F11">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9B7D35" w:rsidRDefault="009B7D35" w:rsidP="009B7D3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E2718F" w:rsidRDefault="00C14F11">
      <w:pPr>
        <w:rPr>
          <w:b/>
        </w:rPr>
      </w:pPr>
      <w:r>
        <w:rPr>
          <w:b/>
        </w:rPr>
        <w:t>Fase 3: Backpropagation</w:t>
      </w:r>
    </w:p>
    <w:p w:rsidR="00E2718F" w:rsidRDefault="00C14F11">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E2718F" w:rsidRDefault="00C14F11">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E2718F" w:rsidRDefault="00C14F11">
      <w:r>
        <w:lastRenderedPageBreak/>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E2718F" w:rsidRDefault="008D114E">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C14F1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r>
      <w:r w:rsidR="00C14F11">
        <w:tab/>
      </w:r>
      <w:r w:rsidR="00C14F11">
        <w:tab/>
        <w:t>(2.7.6)</w:t>
      </w:r>
    </w:p>
    <w:p w:rsidR="00E2718F" w:rsidRDefault="00C14F11">
      <w:pPr>
        <w:spacing w:before="0"/>
      </w:pPr>
      <w:r>
        <w:t xml:space="preserve">dengan : </w:t>
      </w:r>
    </w:p>
    <w:p w:rsidR="00E2718F" w:rsidRDefault="00C14F11">
      <w:pPr>
        <w:spacing w:before="0"/>
      </w:pPr>
      <w:r>
        <w:t>aktual</w:t>
      </w:r>
      <w:r>
        <w:tab/>
      </w:r>
      <w:r>
        <w:tab/>
      </w:r>
      <w:r>
        <w:tab/>
        <w:t>= nilai aktual</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r>
      <w:r w:rsidR="00C14F11">
        <w:tab/>
      </w:r>
      <w:r w:rsidR="00C14F11">
        <w:tab/>
        <w:t>= nilai prediksi</w:t>
      </w:r>
    </w:p>
    <w:p w:rsidR="00E2718F" w:rsidRDefault="008D114E">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14F11">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E2718F" w:rsidRDefault="00E2718F">
      <w:pPr>
        <w:spacing w:before="0"/>
      </w:pPr>
    </w:p>
    <w:p w:rsidR="00E2718F" w:rsidRDefault="00C14F11">
      <w:pPr>
        <w:spacing w:before="0"/>
      </w:pPr>
      <w:r>
        <w:rPr>
          <w:u w:val="single"/>
        </w:rPr>
        <w:t>Langkah 8</w:t>
      </w:r>
      <w:r>
        <w:t xml:space="preserve"> : Menghitung delta bobot dan delta bias pada </w:t>
      </w:r>
      <w:r>
        <w:rPr>
          <w:i/>
        </w:rPr>
        <w:t>output layer</w:t>
      </w:r>
    </w:p>
    <w:p w:rsidR="00E2718F" w:rsidRDefault="00C14F11">
      <w:pPr>
        <w:spacing w:before="0"/>
      </w:pPr>
      <w:r>
        <w:t>Selanjutnya dilakukan perhitungan delta bobot atau delta weight dan delta bias pada output layer. Perhitungan delta bobot ditunjukkan dengan persamaan:</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8D114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C14F11">
        <w:tab/>
        <w:t xml:space="preserve">= </w:t>
      </w:r>
      <w:r w:rsidR="00C14F11">
        <w:rPr>
          <w:i/>
        </w:rPr>
        <w:t>local gradient</w:t>
      </w:r>
      <w:r w:rsidR="00C14F11">
        <w:t xml:space="preserve"> dikalikan dengan nilai dari unit pada </w:t>
      </w:r>
    </w:p>
    <w:p w:rsidR="00E2718F" w:rsidRDefault="00C14F11">
      <w:pPr>
        <w:spacing w:before="0"/>
        <w:ind w:left="1440" w:firstLine="720"/>
      </w:pPr>
      <w:r>
        <w:t xml:space="preserve">  </w:t>
      </w:r>
      <w:r>
        <w:rPr>
          <w:i/>
        </w:rPr>
        <w:t>hidden layer</w:t>
      </w:r>
      <w:r>
        <w:t>.</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E2718F" w:rsidRDefault="00C14F11">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E2718F" w:rsidRDefault="00C14F11">
      <w:pPr>
        <w:spacing w:before="0"/>
      </w:pPr>
      <w:r>
        <w:rPr>
          <w:u w:val="single"/>
        </w:rPr>
        <w:t>Langkah 9</w:t>
      </w:r>
      <w:r>
        <w:t xml:space="preserve"> : Menghitung informasi </w:t>
      </w:r>
      <w:r>
        <w:rPr>
          <w:i/>
        </w:rPr>
        <w:t>local gradient</w:t>
      </w:r>
      <w:r>
        <w:t xml:space="preserve"> di </w:t>
      </w:r>
      <w:r>
        <w:rPr>
          <w:i/>
        </w:rPr>
        <w:t>hidden layer</w:t>
      </w:r>
    </w:p>
    <w:p w:rsidR="00E2718F" w:rsidRDefault="00C14F11">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E2718F" w:rsidRDefault="008D114E">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C14F11">
        <w:tab/>
      </w:r>
      <w:r w:rsidR="00C14F11">
        <w:tab/>
        <w:t>(2.7.9)</w:t>
      </w:r>
    </w:p>
    <w:p w:rsidR="00E2718F" w:rsidRDefault="00C14F11">
      <w:pPr>
        <w:spacing w:before="0"/>
      </w:pPr>
      <w:r>
        <w:lastRenderedPageBreak/>
        <w:t xml:space="preserve">dengan : </w:t>
      </w:r>
    </w:p>
    <w:p w:rsidR="00E2718F" w:rsidRDefault="008D114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r>
      <w:r w:rsidR="00C14F11">
        <w:tab/>
      </w:r>
      <w:r w:rsidR="00C14F11">
        <w:tab/>
        <w:t xml:space="preserve">= bobot </w:t>
      </w:r>
      <w:r w:rsidR="00C14F11">
        <w:rPr>
          <w:i/>
        </w:rPr>
        <w:t xml:space="preserve">neuron hidden </w:t>
      </w:r>
      <w:r w:rsidR="00C14F11">
        <w:t xml:space="preserve">ke </w:t>
      </w:r>
      <w:r w:rsidR="00C14F11">
        <w:rPr>
          <w:i/>
        </w:rPr>
        <w:t>neuron output</w:t>
      </w:r>
    </w:p>
    <w:p w:rsidR="00E2718F" w:rsidRDefault="008D114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C14F11">
        <w:tab/>
      </w:r>
      <w:r w:rsidR="00C14F11">
        <w:tab/>
      </w:r>
      <w:r w:rsidR="00C14F11">
        <w:tab/>
        <w:t xml:space="preserve">= menghitung </w:t>
      </w:r>
      <w:r w:rsidR="00C14F11">
        <w:rPr>
          <w:i/>
        </w:rPr>
        <w:t>local gradient</w:t>
      </w:r>
      <w:r w:rsidR="00C14F11">
        <w:t xml:space="preserve"> pada </w:t>
      </w:r>
      <w:r w:rsidR="00C14F11">
        <w:rPr>
          <w:i/>
        </w:rPr>
        <w:t>output layer</w:t>
      </w:r>
    </w:p>
    <w:p w:rsidR="00E2718F" w:rsidRDefault="008D114E">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C14F11">
        <w:tab/>
        <w:t xml:space="preserve">= turunan fungsi aktivasi pada </w:t>
      </w:r>
      <w:r w:rsidR="00C14F11">
        <w:rPr>
          <w:i/>
        </w:rPr>
        <w:t>hidden layer</w:t>
      </w:r>
    </w:p>
    <w:p w:rsidR="00E2718F" w:rsidRDefault="00C14F11">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E2718F" w:rsidRDefault="00C14F11">
      <w:pPr>
        <w:spacing w:before="0"/>
      </w:pPr>
      <w:r>
        <w:t xml:space="preserve">dengan : </w:t>
      </w:r>
    </w:p>
    <w:p w:rsidR="00E2718F" w:rsidRDefault="00C14F11">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8D114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C14F11">
        <w:tab/>
        <w:t xml:space="preserve">= </w:t>
      </w:r>
      <w:r w:rsidR="00C14F11">
        <w:rPr>
          <w:i/>
        </w:rPr>
        <w:t>local gradient</w:t>
      </w:r>
      <w:r w:rsidR="00C14F11">
        <w:t xml:space="preserve"> dikalikan dengan </w:t>
      </w:r>
      <w:r w:rsidR="00C14F11">
        <w:rPr>
          <w:i/>
        </w:rPr>
        <w:t>input</w:t>
      </w:r>
      <w:r w:rsidR="00C14F11">
        <w:t xml:space="preserve"> data</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E2718F" w:rsidRDefault="00C14F11">
      <w:pPr>
        <w:spacing w:before="0"/>
        <w:rPr>
          <w:i/>
        </w:rPr>
      </w:pPr>
      <m:oMath>
        <m:r>
          <w:rPr>
            <w:rFonts w:ascii="Cambria Math" w:hAnsi="Cambria Math"/>
          </w:rPr>
          <m:t>η</m:t>
        </m:r>
      </m:oMath>
      <w:r>
        <w:tab/>
        <w:t xml:space="preserve">= </w:t>
      </w:r>
      <w:r>
        <w:rPr>
          <w:i/>
        </w:rPr>
        <w:t>learning rate</w:t>
      </w:r>
      <w:r>
        <w:t xml:space="preserve"> </w:t>
      </w:r>
    </w:p>
    <w:p w:rsidR="00E2718F" w:rsidRDefault="008D114E">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C14F11">
        <w:tab/>
        <w:t xml:space="preserve">= </w:t>
      </w:r>
      <w:r w:rsidR="00C14F11">
        <w:rPr>
          <w:i/>
        </w:rPr>
        <w:t>local gradient</w:t>
      </w:r>
      <w:r w:rsidR="00C14F11">
        <w:t xml:space="preserve"> pada </w:t>
      </w:r>
      <w:r w:rsidR="00C14F11">
        <w:rPr>
          <w:i/>
        </w:rPr>
        <w:t>hidden layer</w:t>
      </w:r>
    </w:p>
    <w:p w:rsidR="00E2718F" w:rsidRDefault="00C14F11">
      <w:pPr>
        <w:spacing w:before="0"/>
      </w:pPr>
      <w:r>
        <w:rPr>
          <w:u w:val="single"/>
        </w:rPr>
        <w:t>Langkah 11</w:t>
      </w:r>
      <w:r>
        <w:t xml:space="preserve"> : Perubahan nilai bobot dan nilai bias</w:t>
      </w:r>
    </w:p>
    <w:p w:rsidR="00E2718F" w:rsidRDefault="00C14F11">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E2718F" w:rsidRDefault="008D114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C14F11">
        <w:t xml:space="preserve">    = nilai bobot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E2718F" w:rsidRDefault="00C14F11">
      <w:pPr>
        <w:tabs>
          <w:tab w:val="left" w:pos="2620"/>
        </w:tabs>
        <w:spacing w:before="0"/>
      </w:pPr>
      <w:r>
        <w:lastRenderedPageBreak/>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E2718F" w:rsidRDefault="008D114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C14F11">
        <w:t xml:space="preserve">     = nilai bias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E2718F" w:rsidRDefault="00C14F11">
      <w:pPr>
        <w:tabs>
          <w:tab w:val="left" w:pos="2620"/>
        </w:tabs>
        <w:spacing w:before="0"/>
      </w:pPr>
      <w:r>
        <w:t>Pada hidden layer juga dilakukan perubahan nilai bobot dan perubahan nilai bias. Pada setiap unit-unit hidden layer dilakukan perubahan nilai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E2718F" w:rsidRDefault="008D114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C14F11">
        <w:t xml:space="preserve">    = nilai bobot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E2718F" w:rsidRDefault="008D114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C14F11">
        <w:t xml:space="preserve">     = nilai bias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E2718F" w:rsidRDefault="00C14F11">
      <w:pPr>
        <w:tabs>
          <w:tab w:val="left" w:pos="2620"/>
        </w:tabs>
        <w:spacing w:before="0"/>
      </w:pPr>
      <w:r>
        <w:rPr>
          <w:u w:val="single"/>
        </w:rPr>
        <w:t>Langkah 12</w:t>
      </w:r>
      <w:r>
        <w:t xml:space="preserve"> : Test kondisi berhenti</w:t>
      </w:r>
    </w:p>
    <w:p w:rsidR="00E2718F" w:rsidRDefault="00C14F11">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9B7D35" w:rsidRDefault="009B7D35" w:rsidP="009B7D35">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E2718F" w:rsidRDefault="00C14F11">
      <w:pPr>
        <w:spacing w:before="0"/>
      </w:pPr>
      <w:r>
        <w:t xml:space="preserve">Kelebihan dari algoritma </w:t>
      </w:r>
      <w:r>
        <w:rPr>
          <w:i/>
        </w:rPr>
        <w:t xml:space="preserve">Backpropagation </w:t>
      </w:r>
      <w:r>
        <w:t xml:space="preserve">ini antara lain adalah : </w:t>
      </w:r>
    </w:p>
    <w:p w:rsidR="00E2718F" w:rsidRDefault="00C14F11">
      <w:pPr>
        <w:numPr>
          <w:ilvl w:val="0"/>
          <w:numId w:val="11"/>
        </w:numPr>
        <w:spacing w:before="0"/>
        <w:ind w:left="426"/>
      </w:pPr>
      <w:r>
        <w:t xml:space="preserve">Algoritma </w:t>
      </w:r>
      <w:r>
        <w:rPr>
          <w:i/>
        </w:rPr>
        <w:t>Backpropagation</w:t>
      </w:r>
      <w:r>
        <w:t xml:space="preserve"> mudah, cepat, dan simple untuk diprogram</w:t>
      </w:r>
    </w:p>
    <w:p w:rsidR="00E2718F" w:rsidRDefault="00C14F11">
      <w:pPr>
        <w:numPr>
          <w:ilvl w:val="0"/>
          <w:numId w:val="11"/>
        </w:numPr>
        <w:spacing w:before="0"/>
        <w:ind w:left="426"/>
      </w:pPr>
      <w:r>
        <w:t>Hanya perlu mengatur nilai inputan, tanpa mengatur parameter lain</w:t>
      </w:r>
    </w:p>
    <w:p w:rsidR="00E2718F" w:rsidRDefault="00C14F11">
      <w:pPr>
        <w:numPr>
          <w:ilvl w:val="0"/>
          <w:numId w:val="11"/>
        </w:numPr>
        <w:spacing w:before="0"/>
        <w:ind w:left="426"/>
      </w:pPr>
      <w:r>
        <w:t>Algoritma fleksibel dan efisien dalam penggunaannya.</w:t>
      </w:r>
    </w:p>
    <w:p w:rsidR="00E2718F" w:rsidRDefault="00C14F11">
      <w:pPr>
        <w:numPr>
          <w:ilvl w:val="0"/>
          <w:numId w:val="11"/>
        </w:numPr>
        <w:spacing w:before="0"/>
        <w:ind w:left="426"/>
      </w:pPr>
      <w:r>
        <w:t>Pengguna algoritma tidak perlu mempelajari fungsi spesial.</w:t>
      </w:r>
    </w:p>
    <w:p w:rsidR="00E2718F" w:rsidRDefault="009B7D35">
      <w:pPr>
        <w:spacing w:after="240"/>
        <w:jc w:val="right"/>
        <w:rPr>
          <w:b/>
        </w:rPr>
      </w:pPr>
      <w:r>
        <w:rPr>
          <w:b/>
        </w:rPr>
        <w:lastRenderedPageBreak/>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E2718F" w:rsidRDefault="009B7D35" w:rsidP="009B7D35">
      <w:pPr>
        <w:pStyle w:val="Heading2"/>
        <w:numPr>
          <w:ilvl w:val="0"/>
          <w:numId w:val="0"/>
        </w:numPr>
        <w:spacing w:after="0"/>
      </w:pPr>
      <w:bookmarkStart w:id="29" w:name="_Toc136383778"/>
      <w:r>
        <w:t>2.10</w:t>
      </w:r>
      <w:r w:rsidR="00C14F11">
        <w:t xml:space="preserve">  Data Preprocessing</w:t>
      </w:r>
      <w:bookmarkEnd w:id="2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lastRenderedPageBreak/>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E2718F" w:rsidRDefault="009B7D35" w:rsidP="009B7D35">
      <w:pPr>
        <w:pStyle w:val="Heading2"/>
        <w:numPr>
          <w:ilvl w:val="0"/>
          <w:numId w:val="0"/>
        </w:numPr>
        <w:spacing w:before="240" w:after="0"/>
      </w:pPr>
      <w:bookmarkStart w:id="30" w:name="_Toc136383779"/>
      <w:r>
        <w:t>2.11</w:t>
      </w:r>
      <w:r w:rsidR="00C14F11">
        <w:t xml:space="preserve">  Evaluasi Hasil</w:t>
      </w:r>
      <w:bookmarkEnd w:id="30"/>
    </w:p>
    <w:p w:rsidR="00E2718F" w:rsidRDefault="00C14F11">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E2718F" w:rsidRDefault="009B7D35" w:rsidP="009B7D35">
      <w:pPr>
        <w:pStyle w:val="Heading3"/>
        <w:numPr>
          <w:ilvl w:val="0"/>
          <w:numId w:val="0"/>
        </w:numPr>
      </w:pPr>
      <w:bookmarkStart w:id="31" w:name="_Toc136383780"/>
      <w:r>
        <w:t>2.11</w:t>
      </w:r>
      <w:r w:rsidR="00C14F11">
        <w:t>.1  Mean Square Error</w:t>
      </w:r>
      <w:bookmarkEnd w:id="31"/>
    </w:p>
    <w:p w:rsidR="00E2718F" w:rsidRDefault="00C14F11">
      <w:pPr>
        <w:spacing w:before="0"/>
      </w:pPr>
      <w:r>
        <w:rPr>
          <w:i/>
        </w:rPr>
        <w:t>Mean Square Error</w:t>
      </w:r>
      <w:r>
        <w:t xml:space="preserve"> (MSE) merupakan model evaluasi yang digunakan untuk</w:t>
      </w:r>
    </w:p>
    <w:p w:rsidR="00E2718F" w:rsidRDefault="00C14F11">
      <w:pPr>
        <w:spacing w:before="0"/>
      </w:pPr>
      <w:r>
        <w:t>melakukan evaluasi terkait hasil yang diberikan oleh model dalam meramalkan</w:t>
      </w:r>
    </w:p>
    <w:p w:rsidR="00E2718F" w:rsidRDefault="00C14F11">
      <w:pPr>
        <w:spacing w:before="0"/>
      </w:pPr>
      <w:r>
        <w:t>nilai atribut dependen yang merupakan data numeric berdasarkan nilai atribut</w:t>
      </w:r>
    </w:p>
    <w:p w:rsidR="00E2718F" w:rsidRDefault="00C14F11">
      <w:pPr>
        <w:spacing w:before="0"/>
      </w:pPr>
      <w:r>
        <w:t xml:space="preserve">independen.Untuk melakukan perhitungan </w:t>
      </w:r>
      <w:r>
        <w:rPr>
          <w:i/>
        </w:rPr>
        <w:t>Mean Square Error</w:t>
      </w:r>
      <w:r>
        <w:t xml:space="preserve"> dapat dilakukan dengan menggunakan persamaan berikut.</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B69C6">
        <w:rPr>
          <w:rFonts w:ascii="Cambria Math" w:eastAsia="Cambria Math" w:hAnsi="Cambria Math" w:cs="Cambria Math"/>
        </w:rPr>
        <w:t xml:space="preserve">  </w:t>
      </w:r>
      <w:r w:rsidR="00FC5645">
        <w:rPr>
          <w:rFonts w:ascii="Cambria Math" w:eastAsia="Cambria Math" w:hAnsi="Cambria Math" w:cs="Cambria Math"/>
        </w:rPr>
        <w:t xml:space="preserve">                   (</w:t>
      </w:r>
      <w:r w:rsidR="00CB69C6">
        <w:rPr>
          <w:rFonts w:ascii="Cambria Math" w:eastAsia="Cambria Math" w:hAnsi="Cambria Math" w:cs="Cambria Math"/>
        </w:rPr>
        <w:t>2.11.1</w:t>
      </w:r>
      <w:r w:rsidR="00FC5645">
        <w:rPr>
          <w:rFonts w:ascii="Cambria Math" w:eastAsia="Cambria Math" w:hAnsi="Cambria Math" w:cs="Cambria Math"/>
        </w:rPr>
        <w:t>)</w:t>
      </w:r>
    </w:p>
    <w:p w:rsidR="00E2718F" w:rsidRDefault="00C14F11">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E2718F" w:rsidRDefault="009B7D35" w:rsidP="009B7D35">
      <w:pPr>
        <w:pStyle w:val="Heading3"/>
        <w:numPr>
          <w:ilvl w:val="0"/>
          <w:numId w:val="0"/>
        </w:numPr>
      </w:pPr>
      <w:bookmarkStart w:id="32" w:name="_2.11.2__Root"/>
      <w:bookmarkStart w:id="33" w:name="_Toc136383781"/>
      <w:bookmarkEnd w:id="32"/>
      <w:r>
        <w:lastRenderedPageBreak/>
        <w:t>2.11</w:t>
      </w:r>
      <w:r w:rsidR="00C14F11">
        <w:t>.2  Root Mean Square Error</w:t>
      </w:r>
      <w:bookmarkEnd w:id="33"/>
    </w:p>
    <w:p w:rsidR="00E2718F" w:rsidRDefault="00C14F11">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00FC5645">
        <w:rPr>
          <w:rFonts w:ascii="Cambria Math" w:eastAsia="Cambria Math" w:hAnsi="Cambria Math" w:cs="Cambria Math"/>
        </w:rPr>
        <w:t xml:space="preserve">                                      (2.11.2)</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FC5645">
        <w:rPr>
          <w:rFonts w:ascii="Cambria Math" w:eastAsia="Cambria Math" w:hAnsi="Cambria Math" w:cs="Cambria Math"/>
        </w:rPr>
        <w:t xml:space="preserve">                  (2.11.3)</w:t>
      </w:r>
    </w:p>
    <w:p w:rsidR="00E2718F" w:rsidRDefault="00C14F11">
      <w:pPr>
        <w:spacing w:before="0"/>
        <w:jc w:val="left"/>
      </w:pPr>
      <w:r>
        <w:t>Semakin rendah RMSE, semakin baik model dan peramalannya. RMSE yang lebih tinggi menunjukkan bahwa ada penyimpangan yang besar dari residual ke</w:t>
      </w:r>
    </w:p>
    <w:p w:rsidR="00E2718F" w:rsidRDefault="00C14F11">
      <w:pPr>
        <w:spacing w:before="0"/>
        <w:jc w:val="left"/>
      </w:pPr>
      <w:r>
        <w:t>kebenaran dasar.</w:t>
      </w:r>
    </w:p>
    <w:p w:rsidR="00E2718F" w:rsidRDefault="00C14F11" w:rsidP="009B7D35">
      <w:pPr>
        <w:pStyle w:val="Heading2"/>
        <w:numPr>
          <w:ilvl w:val="0"/>
          <w:numId w:val="0"/>
        </w:numPr>
        <w:spacing w:before="240" w:after="0"/>
      </w:pPr>
      <w:bookmarkStart w:id="34" w:name="_2.12_Normalisasi"/>
      <w:bookmarkStart w:id="35" w:name="_Toc136383782"/>
      <w:bookmarkEnd w:id="34"/>
      <w:r>
        <w:t>2.1</w:t>
      </w:r>
      <w:r w:rsidR="009B7D35">
        <w:t>2</w:t>
      </w:r>
      <w:r>
        <w:t xml:space="preserve"> Normalisasi</w:t>
      </w:r>
      <w:bookmarkEnd w:id="35"/>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8D114E"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8A3701" w:rsidRPr="00127AED" w:rsidRDefault="008A3701" w:rsidP="008A3701">
      <w:pPr>
        <w:pStyle w:val="Heading2"/>
        <w:numPr>
          <w:ilvl w:val="0"/>
          <w:numId w:val="0"/>
        </w:numPr>
        <w:spacing w:after="0"/>
        <w:rPr>
          <w:highlight w:val="yellow"/>
        </w:rPr>
      </w:pPr>
      <w:bookmarkStart w:id="36" w:name="_Toc136383783"/>
      <w:r w:rsidRPr="00127AED">
        <w:rPr>
          <w:highlight w:val="yellow"/>
        </w:rPr>
        <w:lastRenderedPageBreak/>
        <w:t xml:space="preserve">2.13 </w:t>
      </w:r>
      <w:r w:rsidR="003754F3" w:rsidRPr="00127AED">
        <w:rPr>
          <w:highlight w:val="yellow"/>
        </w:rPr>
        <w:t>Label Encoding</w:t>
      </w:r>
    </w:p>
    <w:p w:rsidR="008A3701" w:rsidRPr="00127AED" w:rsidRDefault="003754F3" w:rsidP="00127AED">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3754F3" w:rsidRDefault="003754F3" w:rsidP="003754F3">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w:t>
      </w:r>
      <w:r w:rsidR="00876538" w:rsidRPr="00127AED">
        <w:rPr>
          <w:highlight w:val="yellow"/>
        </w:rPr>
        <w:t xml:space="preserve">kolom Nama Sekolah pada dataset akan dirubah menjadi kolom bertipe integer. Dan setelah itu dapat digunakan untuk melakukan pemodelan pada pembelajaran mesin </w:t>
      </w:r>
      <w:r w:rsidR="00127AED" w:rsidRPr="00127AED">
        <w:rPr>
          <w:highlight w:val="yellow"/>
        </w:rPr>
        <w:fldChar w:fldCharType="begin" w:fldLock="1"/>
      </w:r>
      <w:r w:rsidR="00A605EC">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00127AED" w:rsidRPr="00127AED">
        <w:rPr>
          <w:highlight w:val="yellow"/>
        </w:rPr>
        <w:fldChar w:fldCharType="separate"/>
      </w:r>
      <w:r w:rsidR="00127AED" w:rsidRPr="00127AED">
        <w:rPr>
          <w:noProof/>
          <w:highlight w:val="yellow"/>
        </w:rPr>
        <w:t>(Santoso &amp; Putri, 2023)</w:t>
      </w:r>
      <w:r w:rsidR="00127AED" w:rsidRPr="00127AED">
        <w:rPr>
          <w:highlight w:val="yellow"/>
        </w:rPr>
        <w:fldChar w:fldCharType="end"/>
      </w:r>
    </w:p>
    <w:p w:rsidR="00127AED" w:rsidRPr="003754F3" w:rsidRDefault="00127AED" w:rsidP="003754F3"/>
    <w:p w:rsidR="00E2718F" w:rsidRDefault="008A3701" w:rsidP="009B7D35">
      <w:pPr>
        <w:pStyle w:val="Heading2"/>
        <w:numPr>
          <w:ilvl w:val="0"/>
          <w:numId w:val="0"/>
        </w:numPr>
        <w:spacing w:after="0"/>
      </w:pPr>
      <w:r>
        <w:t>2.14</w:t>
      </w:r>
      <w:r w:rsidR="00C14F11">
        <w:t xml:space="preserve"> Flask</w:t>
      </w:r>
      <w:bookmarkEnd w:id="36"/>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lastRenderedPageBreak/>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1"/>
          <w:pgSz w:w="11909" w:h="16834"/>
          <w:pgMar w:top="1700" w:right="1700" w:bottom="1700" w:left="2267" w:header="851" w:footer="1418" w:gutter="0"/>
          <w:cols w:space="720"/>
          <w:titlePg/>
        </w:sectPr>
      </w:pPr>
      <w:bookmarkStart w:id="37" w:name="_heading=h.r474iyilqyby" w:colFirst="0" w:colLast="0"/>
      <w:bookmarkEnd w:id="37"/>
      <w:r>
        <w:t xml:space="preserve">Membuka URL hasil </w:t>
      </w:r>
      <w:r>
        <w:rPr>
          <w:i/>
        </w:rPr>
        <w:t>coding.</w:t>
      </w:r>
    </w:p>
    <w:p w:rsidR="00E2718F" w:rsidRDefault="00C14F11" w:rsidP="00601E5D">
      <w:pPr>
        <w:pStyle w:val="Heading1"/>
        <w:numPr>
          <w:ilvl w:val="0"/>
          <w:numId w:val="0"/>
        </w:numPr>
      </w:pPr>
      <w:bookmarkStart w:id="38" w:name="_Toc136383784"/>
      <w:r>
        <w:lastRenderedPageBreak/>
        <w:t>BAB 3</w:t>
      </w:r>
      <w:r>
        <w:br/>
        <w:t>ANALISIS</w:t>
      </w:r>
      <w:bookmarkEnd w:id="38"/>
    </w:p>
    <w:p w:rsidR="000C7242" w:rsidRPr="000C7242" w:rsidRDefault="000C7242" w:rsidP="000C7242">
      <w:bookmarkStart w:id="39"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39"/>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0" w:name="_3.1.1__Sumber"/>
      <w:bookmarkStart w:id="41" w:name="_Toc136383786"/>
      <w:bookmarkEnd w:id="40"/>
      <w:r>
        <w:t>3.2</w:t>
      </w:r>
      <w:r w:rsidR="00C14F11">
        <w:t>.1  Sumber Data</w:t>
      </w:r>
      <w:bookmarkEnd w:id="41"/>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2"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2"/>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3" w:name="_Toc136383787"/>
      <w:r>
        <w:t>3.2</w:t>
      </w:r>
      <w:r w:rsidR="00C14F11">
        <w:t>.2  Seleksi Data</w:t>
      </w:r>
      <w:bookmarkEnd w:id="43"/>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4" w:name="_3.2__Preprocessing"/>
      <w:bookmarkStart w:id="45" w:name="_Toc136383788"/>
      <w:bookmarkEnd w:id="44"/>
      <w:r>
        <w:lastRenderedPageBreak/>
        <w:t>3.3</w:t>
      </w:r>
      <w:r w:rsidR="00C14F11">
        <w:t xml:space="preserve">  Preprocessing Data</w:t>
      </w:r>
      <w:bookmarkEnd w:id="45"/>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6" w:name="_heading=h.gok4wwo1wl07" w:colFirst="0" w:colLast="0"/>
      <w:bookmarkStart w:id="47" w:name="_3.3.1_Data_Integration"/>
      <w:bookmarkStart w:id="48" w:name="_Toc136383789"/>
      <w:bookmarkEnd w:id="46"/>
      <w:bookmarkEnd w:id="47"/>
      <w:r>
        <w:t>3.3</w:t>
      </w:r>
      <w:r w:rsidR="005D46F7">
        <w:t xml:space="preserve">.1 </w:t>
      </w:r>
      <w:r w:rsidR="00C14F11">
        <w:t>Data Integration</w:t>
      </w:r>
      <w:bookmarkEnd w:id="48"/>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49"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49"/>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0" w:name="_heading=h.tyjcwt" w:colFirst="0" w:colLast="0"/>
            <w:bookmarkEnd w:id="50"/>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1"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1"/>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2" w:name="_heading=h.v9crgz9kwldr" w:colFirst="0" w:colLast="0"/>
      <w:bookmarkStart w:id="53" w:name="_3.2.2__Data"/>
      <w:bookmarkStart w:id="54" w:name="_3.3.2_Data_Cleaning"/>
      <w:bookmarkStart w:id="55" w:name="_Toc136383790"/>
      <w:bookmarkEnd w:id="52"/>
      <w:bookmarkEnd w:id="53"/>
      <w:bookmarkEnd w:id="54"/>
      <w:r w:rsidRPr="00323613">
        <w:rPr>
          <w:highlight w:val="yellow"/>
        </w:rPr>
        <w:t>3.3</w:t>
      </w:r>
      <w:r w:rsidR="005D46F7" w:rsidRPr="00323613">
        <w:rPr>
          <w:highlight w:val="yellow"/>
        </w:rPr>
        <w:t xml:space="preserve">.2 </w:t>
      </w:r>
      <w:r w:rsidR="00C14F11" w:rsidRPr="00323613">
        <w:rPr>
          <w:highlight w:val="yellow"/>
        </w:rPr>
        <w:t>Data Cleaning</w:t>
      </w:r>
      <w:bookmarkEnd w:id="55"/>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6"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6"/>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7" w:name="_heading=h.oxo9vv7yre02" w:colFirst="0" w:colLast="0"/>
      <w:bookmarkEnd w:id="57"/>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8"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8"/>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59" w:name="_heading=h.66c4l5qo385z" w:colFirst="0" w:colLast="0"/>
      <w:bookmarkStart w:id="60" w:name="_Toc136383791"/>
      <w:bookmarkEnd w:id="59"/>
      <w:r>
        <w:lastRenderedPageBreak/>
        <w:t>3.3</w:t>
      </w:r>
      <w:r w:rsidR="00C14F11">
        <w:t xml:space="preserve">.3 </w:t>
      </w:r>
      <w:bookmarkEnd w:id="60"/>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1" w:name="_heading=h.1eis9aeiskof" w:colFirst="0" w:colLast="0"/>
      <w:bookmarkStart w:id="62" w:name="_3.3.4_Normalisasi_Dataset"/>
      <w:bookmarkStart w:id="63" w:name="_Toc136383792"/>
      <w:bookmarkEnd w:id="61"/>
      <w:bookmarkEnd w:id="62"/>
      <w:r>
        <w:t>3.3</w:t>
      </w:r>
      <w:r w:rsidR="00C14F11">
        <w:t>.4 Normalisasi Dataset</w:t>
      </w:r>
      <w:bookmarkEnd w:id="63"/>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4"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4"/>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5" w:name="_heading=h.omoi7qa5klzz" w:colFirst="0" w:colLast="0"/>
      <w:bookmarkEnd w:id="65"/>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8D114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8D114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8D114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8D114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6"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6"/>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7" w:name="_Toc136383793"/>
      <w:r>
        <w:t>3.</w:t>
      </w:r>
      <w:r w:rsidR="007A4D8E">
        <w:t>4</w:t>
      </w:r>
      <w:r w:rsidR="00C14F11">
        <w:t xml:space="preserve"> Analisis Algoritma SVR</w:t>
      </w:r>
      <w:bookmarkEnd w:id="67"/>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8" w:name="_Toc136383794"/>
      <w:r>
        <w:t>3.4</w:t>
      </w:r>
      <w:r w:rsidR="00F40827">
        <w:t xml:space="preserve">.1 </w:t>
      </w:r>
      <w:r w:rsidR="00C14F11">
        <w:t>Perhitungan SVR</w:t>
      </w:r>
      <w:bookmarkEnd w:id="68"/>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69"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69"/>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0"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0"/>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1"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1"/>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2" w:name="_heading=h.wmdbfqwmpy1e" w:colFirst="0" w:colLast="0"/>
      <w:bookmarkEnd w:id="72"/>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3"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3"/>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4"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4"/>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8D114E"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p>
    <w:p w:rsidR="00F40827" w:rsidRPr="00F40827" w:rsidRDefault="00F40827" w:rsidP="00F40827">
      <w:pPr>
        <w:pStyle w:val="Caption"/>
        <w:keepNext/>
        <w:spacing w:before="0"/>
        <w:rPr>
          <w:sz w:val="20"/>
          <w:szCs w:val="20"/>
        </w:rPr>
      </w:pPr>
      <w:bookmarkStart w:id="75"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5"/>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6"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6"/>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7"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7"/>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8D114E"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8D114E"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8D114E"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8"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8"/>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79"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79"/>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0"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0"/>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1" w:name="_heading=h.sldjmjwjy2gu" w:colFirst="0" w:colLast="0"/>
      <w:bookmarkEnd w:id="81"/>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2"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2"/>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8D114E">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3" w:name="_Toc136383795"/>
      <w:r>
        <w:t>3.5</w:t>
      </w:r>
      <w:r w:rsidR="00C14F11">
        <w:t xml:space="preserve">  Analisis Algoritma ANN Backpropagation</w:t>
      </w:r>
      <w:bookmarkEnd w:id="83"/>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4" w:name="_heading=h.b4yzupfmj2k4" w:colFirst="0" w:colLast="0"/>
      <w:bookmarkStart w:id="85" w:name="_Toc136383796"/>
      <w:bookmarkEnd w:id="84"/>
      <w:r>
        <w:t>3.5</w:t>
      </w:r>
      <w:r w:rsidR="00C14F11">
        <w:t>.1 Inisialisasi Bias dan Bobot</w:t>
      </w:r>
      <w:bookmarkEnd w:id="85"/>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6"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6"/>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7"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7"/>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8" w:name="_heading=h.cmpeqfo6k16y" w:colFirst="0" w:colLast="0"/>
      <w:bookmarkEnd w:id="88"/>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89"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89"/>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0"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0"/>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1" w:name="_heading=h.79tup0tn1vw2" w:colFirst="0" w:colLast="0"/>
      <w:bookmarkStart w:id="92" w:name="_Toc136383797"/>
      <w:bookmarkEnd w:id="91"/>
      <w:r>
        <w:t>3.5</w:t>
      </w:r>
      <w:r w:rsidR="00C14F11">
        <w:t>.2 Inisialisasi Hyperparameter</w:t>
      </w:r>
      <w:bookmarkEnd w:id="92"/>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3" w:name="_Toc136383798"/>
      <w:r>
        <w:t>3.5</w:t>
      </w:r>
      <w:r w:rsidR="00C14F11">
        <w:t>.3 Feedforward Propagation</w:t>
      </w:r>
      <w:bookmarkEnd w:id="93"/>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8D11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57728" behindDoc="0" locked="0" layoutInCell="1" hidden="0" allowOverlap="1" wp14:anchorId="4065656E" wp14:editId="0CF107B4">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0800" behindDoc="0" locked="0" layoutInCell="1" hidden="0" allowOverlap="1" wp14:anchorId="15C13698" wp14:editId="30583385">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8D11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8D11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8D11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8D11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8D114E">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6944" behindDoc="0" locked="0" layoutInCell="1" hidden="0" allowOverlap="1" wp14:anchorId="42BD480A" wp14:editId="72816F7C">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3872" behindDoc="0" locked="0" layoutInCell="1" hidden="0" allowOverlap="1" wp14:anchorId="6A9EEFAA" wp14:editId="6E5D4444">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8D114E">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8D114E">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8D114E">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4" w:name="_heading=h.et7m9jwgagxt" w:colFirst="0" w:colLast="0"/>
      <w:bookmarkStart w:id="95" w:name="_Toc136383799"/>
      <w:bookmarkEnd w:id="94"/>
      <w:r>
        <w:t>3.5</w:t>
      </w:r>
      <w:r w:rsidR="00C14F11">
        <w:t>.4 Backpropagation Propagation</w:t>
      </w:r>
      <w:bookmarkEnd w:id="95"/>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6" w:name="_Toc136383800"/>
      <w:r>
        <w:t>3.6</w:t>
      </w:r>
      <w:r w:rsidR="00C14F11">
        <w:t xml:space="preserve"> Analisis Evaluasi Model</w:t>
      </w:r>
      <w:bookmarkEnd w:id="96"/>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810A8D">
      <w:pPr>
        <w:pStyle w:val="Heading2"/>
        <w:numPr>
          <w:ilvl w:val="0"/>
          <w:numId w:val="0"/>
        </w:numPr>
        <w:shd w:val="clear" w:color="auto" w:fill="B4C6E7" w:themeFill="accent5" w:themeFillTint="66"/>
        <w:spacing w:before="240" w:after="0"/>
      </w:pPr>
      <w:r>
        <w:t>3.7 Hasil Hipotesis</w:t>
      </w:r>
    </w:p>
    <w:p w:rsidR="004E4751" w:rsidRDefault="004E4751" w:rsidP="00810A8D">
      <w:pPr>
        <w:shd w:val="clear" w:color="auto" w:fill="B4C6E7" w:themeFill="accent5" w:themeFillTint="66"/>
      </w:pPr>
      <w:r>
        <w:t>Berdasarkan hasil literatur dan hasil analisis dari beberapa algoritma yang sudah dijelakan diatas, maka peneliti dapat menyusun hipotesis sebagai berikut :</w:t>
      </w:r>
    </w:p>
    <w:p w:rsidR="004E4751" w:rsidRPr="004E4751" w:rsidRDefault="004E4751" w:rsidP="004E4751"/>
    <w:p w:rsidR="004E4751" w:rsidRDefault="004E4751" w:rsidP="004E4751">
      <w:pPr>
        <w:spacing w:before="0" w:after="240"/>
      </w:pPr>
    </w:p>
    <w:p w:rsidR="00E2718F" w:rsidRDefault="00C14F11" w:rsidP="00D0159E">
      <w:pPr>
        <w:pStyle w:val="Heading1"/>
        <w:numPr>
          <w:ilvl w:val="0"/>
          <w:numId w:val="0"/>
        </w:numPr>
      </w:pPr>
      <w:bookmarkStart w:id="97" w:name="_heading=h.v2gg74jr2gy2" w:colFirst="0" w:colLast="0"/>
      <w:bookmarkStart w:id="98" w:name="_Toc136383801"/>
      <w:bookmarkEnd w:id="97"/>
      <w:r>
        <w:lastRenderedPageBreak/>
        <w:t>BAB 4</w:t>
      </w:r>
      <w:r>
        <w:br/>
        <w:t>PERANCANGAN</w:t>
      </w:r>
      <w:bookmarkEnd w:id="9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99" w:name="_Toc136383802"/>
      <w:r>
        <w:t>4.1  Rancangan Desain Penelitian</w:t>
      </w:r>
      <w:bookmarkEnd w:id="99"/>
    </w:p>
    <w:p w:rsidR="00F2242E" w:rsidRDefault="00D00293" w:rsidP="00F2242E">
      <w:pPr>
        <w:keepNext/>
        <w:spacing w:before="0"/>
        <w:ind w:left="141"/>
        <w:jc w:val="center"/>
      </w:pPr>
      <w:r w:rsidRPr="00D00293">
        <w:rPr>
          <w:noProof/>
          <w:lang w:val="en-US"/>
        </w:rPr>
        <w:drawing>
          <wp:inline distT="0" distB="0" distL="0" distR="0" wp14:anchorId="0B10DA0B" wp14:editId="20899CDC">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0"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0"/>
    </w:p>
    <w:p w:rsidR="00E2718F" w:rsidRDefault="00C14F11">
      <w:bookmarkStart w:id="101" w:name="_heading=h.3hv69ve" w:colFirst="0" w:colLast="0"/>
      <w:bookmarkEnd w:id="10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2" w:name="_Toc136383803"/>
      <w:r>
        <w:t>4.2  Rancangan Pre-Processing Data</w:t>
      </w:r>
      <w:bookmarkEnd w:id="102"/>
    </w:p>
    <w:p w:rsidR="00F2242E" w:rsidRDefault="00F94469" w:rsidP="00F2242E">
      <w:pPr>
        <w:keepNext/>
        <w:jc w:val="center"/>
      </w:pPr>
      <w:r w:rsidRPr="00F94469">
        <w:rPr>
          <w:noProof/>
          <w:lang w:val="en-US"/>
        </w:rPr>
        <w:drawing>
          <wp:inline distT="0" distB="0" distL="0" distR="0" wp14:anchorId="5A5354A0" wp14:editId="49E25A83">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3"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3"/>
    </w:p>
    <w:p w:rsidR="00E2718F" w:rsidRDefault="00C14F11">
      <w:bookmarkStart w:id="104" w:name="_heading=h.4h042r0" w:colFirst="0" w:colLast="0"/>
      <w:bookmarkEnd w:id="104"/>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w:t>
      </w:r>
      <w:r w:rsidR="00E519A1">
        <w:lastRenderedPageBreak/>
        <w:t>adalah dataset baru yang sudah dapat digunakan dan dipelajari oleh model algoritma.</w:t>
      </w:r>
    </w:p>
    <w:p w:rsidR="00EB2A08" w:rsidRDefault="00EB2A08" w:rsidP="00EB2A08">
      <w:pPr>
        <w:pStyle w:val="Heading2"/>
        <w:numPr>
          <w:ilvl w:val="1"/>
          <w:numId w:val="28"/>
        </w:numPr>
        <w:spacing w:before="240" w:after="0"/>
      </w:pPr>
      <w:bookmarkStart w:id="105" w:name="_Toc136383804"/>
      <w:r>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5"/>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6" w:name="_Toc136383805"/>
      <w:r>
        <w:t>4.4</w:t>
      </w:r>
      <w:r w:rsidR="00C14F11">
        <w:t xml:space="preserve">.1 </w:t>
      </w:r>
      <w:r w:rsidR="000D13D0">
        <w:t xml:space="preserve">Rancangan </w:t>
      </w:r>
      <w:r w:rsidR="00C14F11">
        <w:t>Implementasi Algoritma SVR</w:t>
      </w:r>
      <w:bookmarkEnd w:id="106"/>
    </w:p>
    <w:p w:rsidR="00E2718F" w:rsidRPr="00F2242E" w:rsidRDefault="008D114E" w:rsidP="00F2242E">
      <w:pPr>
        <w:pStyle w:val="Caption"/>
        <w:spacing w:before="0"/>
        <w:rPr>
          <w:i/>
          <w:sz w:val="20"/>
          <w:szCs w:val="20"/>
        </w:rPr>
      </w:pPr>
      <w:bookmarkStart w:id="107"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7"/>
    </w:p>
    <w:p w:rsidR="00E2718F" w:rsidRDefault="004518B0" w:rsidP="004518B0">
      <w:pPr>
        <w:spacing w:before="0"/>
      </w:pPr>
      <w:bookmarkStart w:id="108" w:name="_heading=h.3vac5uf" w:colFirst="0" w:colLast="0"/>
      <w:bookmarkEnd w:id="108"/>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w:t>
      </w:r>
      <w:r>
        <w:rPr>
          <w:i/>
        </w:rPr>
        <w:lastRenderedPageBreak/>
        <w:t>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09" w:name="_Toc136383806"/>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r>
        <w:lastRenderedPageBreak/>
        <w:t>4.4</w:t>
      </w:r>
      <w:r w:rsidR="00C14F11">
        <w:t xml:space="preserve">.2 </w:t>
      </w:r>
      <w:r w:rsidR="000D13D0">
        <w:t xml:space="preserve">Rancangan </w:t>
      </w:r>
      <w:r w:rsidR="00C14F11">
        <w:t>Implementasi Algoritma ANN Backpropagation</w:t>
      </w:r>
      <w:bookmarkEnd w:id="109"/>
    </w:p>
    <w:p w:rsidR="001F0CCC" w:rsidRDefault="00F34757" w:rsidP="001F0CCC">
      <w:pPr>
        <w:keepNext/>
        <w:jc w:val="center"/>
      </w:pPr>
      <w:r w:rsidRPr="00F34757">
        <w:rPr>
          <w:noProof/>
          <w:lang w:val="en-US"/>
        </w:rPr>
        <w:drawing>
          <wp:inline distT="0" distB="0" distL="0" distR="0" wp14:anchorId="0BB72C02" wp14:editId="0D200918">
            <wp:extent cx="2237509" cy="562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6446" r="6871"/>
                    <a:stretch/>
                  </pic:blipFill>
                  <pic:spPr bwMode="auto">
                    <a:xfrm>
                      <a:off x="0" y="0"/>
                      <a:ext cx="2238226" cy="5629997"/>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0"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0"/>
    </w:p>
    <w:p w:rsidR="00E2718F" w:rsidRDefault="00C14F11">
      <w:bookmarkStart w:id="111" w:name="_heading=h.pkwqa1" w:colFirst="0" w:colLast="0"/>
      <w:bookmarkEnd w:id="111"/>
      <w:r>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t xml:space="preserve">, </w:t>
      </w:r>
      <w:r w:rsidRPr="008E5513">
        <w:rPr>
          <w:i/>
        </w:rPr>
        <w:t xml:space="preserve">batch </w:t>
      </w:r>
      <w:r w:rsidRPr="008E5513">
        <w:rPr>
          <w:i/>
        </w:rPr>
        <w:lastRenderedPageBreak/>
        <w:t>size</w:t>
      </w:r>
      <w:r>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8B1ACE">
        <w:t xml:space="preserve">, seperti batch size, fungsi aktivasi,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Default="00B958BB" w:rsidP="00B958BB">
      <w:pPr>
        <w:pStyle w:val="Caption"/>
        <w:keepNext/>
      </w:pPr>
      <w:r>
        <w:t xml:space="preserve">Tabel 4. </w:t>
      </w:r>
      <w:fldSimple w:instr=" SEQ Tabel_4. \* ARABIC ">
        <w:r>
          <w:rPr>
            <w:noProof/>
          </w:rPr>
          <w:t>1</w:t>
        </w:r>
      </w:fldSimple>
      <w:r>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Tr="00B958BB">
        <w:trPr>
          <w:trHeight w:val="397"/>
        </w:trPr>
        <w:tc>
          <w:tcPr>
            <w:tcW w:w="3261" w:type="dxa"/>
          </w:tcPr>
          <w:p w:rsidR="00B958BB" w:rsidRPr="000941D3" w:rsidRDefault="00B958BB" w:rsidP="00824AC2">
            <w:pPr>
              <w:spacing w:before="0"/>
              <w:jc w:val="center"/>
              <w:rPr>
                <w:b/>
              </w:rPr>
            </w:pPr>
            <w:r>
              <w:rPr>
                <w:b/>
              </w:rPr>
              <w:t>Hyperparameter</w:t>
            </w:r>
          </w:p>
        </w:tc>
        <w:tc>
          <w:tcPr>
            <w:tcW w:w="3941" w:type="dxa"/>
          </w:tcPr>
          <w:p w:rsidR="00B958BB" w:rsidRPr="000941D3" w:rsidRDefault="00B958BB" w:rsidP="00824AC2">
            <w:pPr>
              <w:spacing w:before="0"/>
              <w:jc w:val="center"/>
              <w:rPr>
                <w:b/>
              </w:rPr>
            </w:pPr>
            <w:r>
              <w:rPr>
                <w:b/>
              </w:rPr>
              <w:t>Nilai</w:t>
            </w:r>
          </w:p>
        </w:tc>
      </w:tr>
      <w:tr w:rsidR="00B958BB" w:rsidTr="00B958BB">
        <w:trPr>
          <w:trHeight w:val="380"/>
        </w:trPr>
        <w:tc>
          <w:tcPr>
            <w:tcW w:w="3261" w:type="dxa"/>
          </w:tcPr>
          <w:p w:rsidR="00B958BB" w:rsidRDefault="00B958BB" w:rsidP="00824AC2">
            <w:pPr>
              <w:spacing w:before="0"/>
            </w:pPr>
            <w:r>
              <w:t>Learning rate</w:t>
            </w:r>
          </w:p>
        </w:tc>
        <w:tc>
          <w:tcPr>
            <w:tcW w:w="3941" w:type="dxa"/>
          </w:tcPr>
          <w:p w:rsidR="00B958BB" w:rsidRDefault="00B958BB" w:rsidP="00824AC2">
            <w:pPr>
              <w:spacing w:before="0"/>
            </w:pPr>
            <w:r>
              <w:t>0.01, 0.001</w:t>
            </w:r>
          </w:p>
        </w:tc>
      </w:tr>
      <w:tr w:rsidR="00B958BB" w:rsidTr="00B958BB">
        <w:trPr>
          <w:trHeight w:val="397"/>
        </w:trPr>
        <w:tc>
          <w:tcPr>
            <w:tcW w:w="3261" w:type="dxa"/>
          </w:tcPr>
          <w:p w:rsidR="00B958BB" w:rsidRDefault="00B958BB" w:rsidP="00824AC2">
            <w:pPr>
              <w:spacing w:before="0"/>
            </w:pPr>
            <w:r>
              <w:t>Batch size</w:t>
            </w:r>
          </w:p>
        </w:tc>
        <w:tc>
          <w:tcPr>
            <w:tcW w:w="3941" w:type="dxa"/>
          </w:tcPr>
          <w:p w:rsidR="00B958BB" w:rsidRDefault="00B958BB" w:rsidP="00824AC2">
            <w:pPr>
              <w:spacing w:before="0"/>
            </w:pPr>
            <w:r>
              <w:t>16, 32, 64,128</w:t>
            </w:r>
          </w:p>
        </w:tc>
      </w:tr>
      <w:tr w:rsidR="00B958BB" w:rsidTr="00B958BB">
        <w:trPr>
          <w:trHeight w:val="397"/>
        </w:trPr>
        <w:tc>
          <w:tcPr>
            <w:tcW w:w="3261" w:type="dxa"/>
          </w:tcPr>
          <w:p w:rsidR="00B958BB" w:rsidRDefault="00B958BB" w:rsidP="00824AC2">
            <w:pPr>
              <w:spacing w:before="0"/>
            </w:pPr>
            <w:r>
              <w:t>Jumlah neuron hidden layer 1</w:t>
            </w:r>
          </w:p>
        </w:tc>
        <w:tc>
          <w:tcPr>
            <w:tcW w:w="3941" w:type="dxa"/>
          </w:tcPr>
          <w:p w:rsidR="00B958BB" w:rsidRDefault="00B958BB" w:rsidP="00824AC2">
            <w:pPr>
              <w:spacing w:before="0"/>
            </w:pPr>
            <w:r>
              <w:t>7</w:t>
            </w:r>
          </w:p>
        </w:tc>
      </w:tr>
      <w:tr w:rsidR="00B958BB" w:rsidTr="00B958BB">
        <w:trPr>
          <w:trHeight w:val="397"/>
        </w:trPr>
        <w:tc>
          <w:tcPr>
            <w:tcW w:w="3261" w:type="dxa"/>
          </w:tcPr>
          <w:p w:rsidR="00B958BB" w:rsidRDefault="00B958BB" w:rsidP="00824AC2">
            <w:pPr>
              <w:spacing w:before="0"/>
            </w:pPr>
            <w:r>
              <w:t>Jumlah neuron hidden layer 2</w:t>
            </w:r>
          </w:p>
        </w:tc>
        <w:tc>
          <w:tcPr>
            <w:tcW w:w="3941" w:type="dxa"/>
          </w:tcPr>
          <w:p w:rsidR="00B958BB" w:rsidRDefault="00B958BB" w:rsidP="00824AC2">
            <w:pPr>
              <w:spacing w:before="0"/>
            </w:pPr>
            <w:r>
              <w:t>6</w:t>
            </w:r>
          </w:p>
        </w:tc>
      </w:tr>
      <w:tr w:rsidR="00B958BB" w:rsidTr="00B958BB">
        <w:trPr>
          <w:trHeight w:val="380"/>
        </w:trPr>
        <w:tc>
          <w:tcPr>
            <w:tcW w:w="3261" w:type="dxa"/>
          </w:tcPr>
          <w:p w:rsidR="00B958BB" w:rsidRDefault="00B958BB" w:rsidP="00824AC2">
            <w:pPr>
              <w:spacing w:before="0"/>
            </w:pPr>
            <w:r>
              <w:t>Fungsi Aktivasi hidden layer 1</w:t>
            </w:r>
          </w:p>
        </w:tc>
        <w:tc>
          <w:tcPr>
            <w:tcW w:w="3941" w:type="dxa"/>
          </w:tcPr>
          <w:p w:rsidR="00B958BB" w:rsidRDefault="00B958BB" w:rsidP="00824AC2">
            <w:pPr>
              <w:spacing w:before="0"/>
            </w:pPr>
            <w:r>
              <w:t>Linear, Sigmoid, Tanh, ReLu</w:t>
            </w:r>
          </w:p>
        </w:tc>
      </w:tr>
      <w:tr w:rsidR="00B958BB" w:rsidTr="00B958BB">
        <w:trPr>
          <w:trHeight w:val="414"/>
        </w:trPr>
        <w:tc>
          <w:tcPr>
            <w:tcW w:w="3261" w:type="dxa"/>
          </w:tcPr>
          <w:p w:rsidR="00B958BB" w:rsidRDefault="00B958BB" w:rsidP="00824AC2">
            <w:pPr>
              <w:spacing w:before="0"/>
            </w:pPr>
            <w:r>
              <w:t>Fungsi Aktivasi hidden layer 2</w:t>
            </w:r>
          </w:p>
        </w:tc>
        <w:tc>
          <w:tcPr>
            <w:tcW w:w="3941" w:type="dxa"/>
          </w:tcPr>
          <w:p w:rsidR="00B958BB" w:rsidRDefault="00B958BB" w:rsidP="00824AC2">
            <w:pPr>
              <w:spacing w:before="0"/>
            </w:pPr>
            <w:r>
              <w:t>Linear, Sigmoid, Tanh, ReLu</w:t>
            </w:r>
          </w:p>
        </w:tc>
      </w:tr>
    </w:tbl>
    <w:p w:rsidR="008B1ACE" w:rsidRDefault="008B1ACE" w:rsidP="008B1ACE">
      <w:pPr>
        <w:spacing w:before="0"/>
        <w:ind w:left="426"/>
      </w:pPr>
    </w:p>
    <w:p w:rsidR="00B958BB" w:rsidRPr="00AD6786" w:rsidRDefault="00B958BB" w:rsidP="008B1ACE">
      <w:pPr>
        <w:spacing w:before="0"/>
        <w:ind w:left="426"/>
      </w:pPr>
      <w:r>
        <w:t xml:space="preserve">Jika dilihat pada </w:t>
      </w:r>
      <w:r>
        <w:rPr>
          <w:b/>
        </w:rPr>
        <w:t xml:space="preserve">Tabel 4.1 </w:t>
      </w:r>
      <w:r>
        <w:t xml:space="preserve">di atas, bahwa </w:t>
      </w:r>
      <w:r>
        <w:rPr>
          <w:i/>
        </w:rPr>
        <w:t>hyperparameter learning rate</w:t>
      </w:r>
      <w:r>
        <w:t xml:space="preserve">, </w:t>
      </w:r>
      <w:r>
        <w:rPr>
          <w:i/>
        </w:rPr>
        <w:t>batch size</w:t>
      </w:r>
      <w:r>
        <w:t xml:space="preserve">, 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ngsi aktivasi yang diinisialisasi juga berdasarkan penelitian sebelumnya, dimana peneliti menggunakan percobaan pada empat fungsi aktivasi seperti ReLU, linear, sigmoid, dan tahn. Dari keempat bentuk fungsi aktivasi tersebut, peneliti mencoba mencari fungsi aktivasi yang optimal digunakan pada bentuk datas</w:t>
      </w:r>
      <w:r w:rsidR="00824AC2">
        <w:t>et yang digunakan</w:t>
      </w:r>
      <w:r w:rsidR="00AD6786">
        <w:t xml:space="preserve">. Pada </w:t>
      </w:r>
      <w:r w:rsidR="00AD6786">
        <w:rPr>
          <w:i/>
        </w:rPr>
        <w:t>hyperparameter</w:t>
      </w:r>
      <w:r w:rsidR="00AD6786">
        <w:t xml:space="preserve"> batch siz</w:t>
      </w:r>
      <w:r w:rsidR="0043355F">
        <w:t xml:space="preserve">e, </w:t>
      </w:r>
      <w:r w:rsidR="0043355F" w:rsidRPr="00BA75B8">
        <w:rPr>
          <w:highlight w:val="yellow"/>
        </w:rPr>
        <w:t>nilai-nilai pada tabel diambil dari nilai batch size yang biasa digunakan dalam pemodelan ANN.</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lastRenderedPageBreak/>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batch siz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 xml:space="preserve">Pada tahapan ini dilakukan pembentukan model ANN yang mana model terdiri dari 1 input layer, 2 hidden layer, dan 1 input layer. Penentuan jumlah hidden layer menjadi 2 hidden layer dikarenakan setelah melakukan percobaan 1 hidden layer, model yang dihasilkan kurang baik sehingga peneliti menambahkan jumlah hidden layer pada model.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t xml:space="preserve">Pada tahapan backpropagation akan terjadi perhitungan gradien loss terhadap bobot dan bias yang digenerate langsung oleh model. Gradien ini </w:t>
      </w:r>
      <w:r>
        <w:lastRenderedPageBreak/>
        <w:t>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r>
        <w:lastRenderedPageBreak/>
        <w:t>4.5.1 Use Case</w:t>
      </w:r>
      <w:r w:rsidR="00A85F7A">
        <w:t xml:space="preserve"> Diagram</w:t>
      </w:r>
    </w:p>
    <w:p w:rsidR="001F0CCC" w:rsidRDefault="00F3764F" w:rsidP="001F0CCC">
      <w:pPr>
        <w:keepNext/>
        <w:spacing w:before="0"/>
        <w:jc w:val="center"/>
      </w:pPr>
      <w:r w:rsidRPr="00F3764F">
        <w:rPr>
          <w:noProof/>
          <w:lang w:val="en-US"/>
        </w:rPr>
        <w:drawing>
          <wp:inline distT="0" distB="0" distL="0" distR="0" wp14:anchorId="672BFF03" wp14:editId="2B8A908A">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12"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2"/>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59C497E7" wp14:editId="66045A06">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3"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3"/>
      <w:r w:rsidR="00B26B09">
        <w:rPr>
          <w:sz w:val="20"/>
        </w:rPr>
        <w:t>Halaman Home</w:t>
      </w:r>
      <w:bookmarkStart w:id="114" w:name="_heading=h.2nusc19" w:colFirst="0" w:colLast="0"/>
      <w:bookmarkEnd w:id="114"/>
    </w:p>
    <w:p w:rsidR="001F0CCC" w:rsidRDefault="00B26B09" w:rsidP="001F0CCC">
      <w:pPr>
        <w:keepNext/>
        <w:jc w:val="center"/>
      </w:pPr>
      <w:r w:rsidRPr="00B26B09">
        <w:rPr>
          <w:noProof/>
          <w:lang w:val="en-US"/>
        </w:rPr>
        <w:drawing>
          <wp:inline distT="0" distB="0" distL="0" distR="0" wp14:anchorId="4FFE819A" wp14:editId="71BEE096">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5"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5"/>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42BACD0F" wp14:editId="135987F4">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6" w:name="_heading=h.1302m92" w:colFirst="0" w:colLast="0"/>
      <w:bookmarkEnd w:id="116"/>
    </w:p>
    <w:p w:rsidR="00CD02F7" w:rsidRDefault="00CD02F7" w:rsidP="00CD02F7">
      <w:pPr>
        <w:keepNext/>
        <w:jc w:val="center"/>
      </w:pPr>
      <w:r w:rsidRPr="00CD02F7">
        <w:rPr>
          <w:noProof/>
          <w:lang w:val="en-US"/>
        </w:rPr>
        <w:drawing>
          <wp:inline distT="0" distB="0" distL="0" distR="0" wp14:anchorId="6CC14466" wp14:editId="4D69F610">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17" w:name="_Toc136383809"/>
      <w:r>
        <w:lastRenderedPageBreak/>
        <w:t>BAB 5</w:t>
      </w:r>
      <w:r>
        <w:br/>
      </w:r>
      <w:r w:rsidR="00C14F11">
        <w:t>IMPLEMENTASI</w:t>
      </w:r>
      <w:bookmarkEnd w:id="11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18" w:name="_Toc136383810"/>
      <w:r>
        <w:t>5.1  Lingkungan Implementasi</w:t>
      </w:r>
      <w:bookmarkEnd w:id="11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19" w:name="_Toc136383811"/>
      <w:r>
        <w:t>5.2  Batasan Implementasi</w:t>
      </w:r>
      <w:bookmarkEnd w:id="11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0" w:name="_Toc136383812"/>
      <w:r>
        <w:t xml:space="preserve">5.3  </w:t>
      </w:r>
      <w:bookmarkStart w:id="121" w:name="_Toc136383813"/>
      <w:bookmarkEnd w:id="120"/>
      <w:r w:rsidR="00AB29A7">
        <w:t>Implementasi Preprocessing</w:t>
      </w:r>
    </w:p>
    <w:bookmarkEnd w:id="121"/>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2" w:name="_heading=h.mcvg6hih3f7j" w:colFirst="0" w:colLast="0"/>
      <w:bookmarkStart w:id="123" w:name="_heading=h.5rp56eh0vc2v" w:colFirst="0" w:colLast="0"/>
      <w:bookmarkStart w:id="124" w:name="_5.4.3.__Encoding"/>
      <w:bookmarkStart w:id="125" w:name="_Toc136383816"/>
      <w:bookmarkEnd w:id="122"/>
      <w:bookmarkEnd w:id="123"/>
      <w:bookmarkEnd w:id="124"/>
      <w:r>
        <w:t>5.3</w:t>
      </w:r>
      <w:r w:rsidR="00A576F5">
        <w:t>.1</w:t>
      </w:r>
      <w:r w:rsidR="00C14F11">
        <w:t>.  Encoding</w:t>
      </w:r>
      <w:bookmarkEnd w:id="125"/>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6" w:name="_heading=h.i7d1r1rqlqcx" w:colFirst="0" w:colLast="0"/>
      <w:bookmarkStart w:id="127" w:name="_Toc136383817"/>
      <w:bookmarkEnd w:id="126"/>
      <w:r>
        <w:t>5.3</w:t>
      </w:r>
      <w:r w:rsidR="00C14F11">
        <w:t>.2.  Normalisasi</w:t>
      </w:r>
      <w:bookmarkEnd w:id="127"/>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28" w:name="_heading=h.rkujkxka1mck" w:colFirst="0" w:colLast="0"/>
      <w:bookmarkStart w:id="129" w:name="_5.4__Implementasi"/>
      <w:bookmarkStart w:id="130" w:name="_Toc136383818"/>
      <w:bookmarkEnd w:id="128"/>
      <w:bookmarkEnd w:id="129"/>
      <w:r>
        <w:t>5.4</w:t>
      </w:r>
      <w:r w:rsidR="00C14F11">
        <w:t xml:space="preserve">  Implementasi Algoritma</w:t>
      </w:r>
      <w:bookmarkEnd w:id="130"/>
      <w:r w:rsidR="006D1F77">
        <w:t xml:space="preserve"> Support Vector Regression</w:t>
      </w:r>
    </w:p>
    <w:p w:rsidR="00C56375" w:rsidRDefault="00C14F11" w:rsidP="00441A88">
      <w:pPr>
        <w:spacing w:before="0"/>
      </w:pPr>
      <w:bookmarkStart w:id="131" w:name="_heading=h.iq2zn4sf50ba" w:colFirst="0" w:colLast="0"/>
      <w:bookmarkEnd w:id="13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 xml:space="preserve">ilai yang 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bagian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GridSearchCV digunakan untuk implementasi Grid Search</w:t>
            </w: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6D6BCC">
              <w:t>Melakukan inisialisasi nilai kernel dan parameter</w:t>
            </w:r>
          </w:p>
          <w:p w:rsidR="006D6BCC" w:rsidRPr="00C64671" w:rsidRDefault="006D6BCC" w:rsidP="006D6BCC">
            <w:pPr>
              <w:pStyle w:val="ListParagraph"/>
              <w:spacing w:before="0"/>
              <w:ind w:left="34"/>
              <w:jc w:val="left"/>
            </w:pPr>
            <w:r>
              <w:t>2. Implementasi GridSearch</w:t>
            </w:r>
          </w:p>
        </w:tc>
      </w:tr>
    </w:tbl>
    <w:p w:rsidR="006528CC" w:rsidRDefault="006D6BCC" w:rsidP="006528CC">
      <w:r>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lastRenderedPageBreak/>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A94DED" w:rsidRDefault="00D76C4B" w:rsidP="00D76C4B">
            <w:pPr>
              <w:spacing w:before="0"/>
            </w:pPr>
            <w:r>
              <w:t>SVR</w:t>
            </w:r>
            <w:r w:rsidR="00A94DED">
              <w:t xml:space="preserve"> digunakan untuk </w:t>
            </w:r>
            <w:r>
              <w:t>implementasi algoritma SVR</w:t>
            </w:r>
          </w:p>
          <w:p w:rsidR="00D76C4B" w:rsidRPr="00EB6426" w:rsidRDefault="00372FD9" w:rsidP="00D76C4B">
            <w:p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A94DED" w:rsidRPr="00C64671" w:rsidRDefault="00A94DED" w:rsidP="00372FD9">
            <w:pPr>
              <w:pStyle w:val="ListParagraph"/>
              <w:spacing w:before="0"/>
              <w:ind w:left="34"/>
              <w:jc w:val="left"/>
            </w:pPr>
            <w:r>
              <w:t>1.</w:t>
            </w:r>
            <w:r w:rsidR="00372FD9">
              <w:t>Melakukan pelatihan dataset menggunakan parameter terbaik yang telah didapatkan</w:t>
            </w:r>
            <w:r>
              <w:t xml:space="preserve"> </w:t>
            </w:r>
            <w:r w:rsidR="00372FD9">
              <w:t>dan membuat model.</w:t>
            </w:r>
            <w:r>
              <w:br/>
              <w:t>2.</w:t>
            </w:r>
            <w:r w:rsidR="00372FD9">
              <w:t>Melakukan evaluasi terhadap model yang didapatkan</w:t>
            </w:r>
          </w:p>
        </w:tc>
      </w:tr>
    </w:tbl>
    <w:p w:rsidR="00A94DED" w:rsidRDefault="00372FD9" w:rsidP="00441A88">
      <w:pPr>
        <w:spacing w:before="0"/>
      </w:pPr>
      <w:r>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2" w:name="_heading=h.oosjs5ntz07m" w:colFirst="0" w:colLast="0"/>
      <w:bookmarkEnd w:id="132"/>
      <w:r>
        <w:t>5.5  Implementasi Algoritma Artificial Neural Network</w:t>
      </w:r>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lastRenderedPageBreak/>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lastRenderedPageBreak/>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lastRenderedPageBreak/>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a seperti yang dijelaskan pada (</w:t>
      </w:r>
      <w:r>
        <w:rPr>
          <w:b/>
        </w:rPr>
        <w:t>TAMBAHKAN PENJELASAN JUMLAH HIDDEN LATER PADA BAB 4</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batch size</w:t>
      </w:r>
      <w:r w:rsidR="00F327FF">
        <w:t xml:space="preserve"> d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w:t>
      </w:r>
      <w:r w:rsidR="002D479F">
        <w:lastRenderedPageBreak/>
        <w:t xml:space="preserve">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bookmarkStart w:id="133" w:name="_Toc136383821"/>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E2718F" w:rsidRDefault="00552591" w:rsidP="00F91CCF">
      <w:pPr>
        <w:pStyle w:val="Heading1"/>
        <w:numPr>
          <w:ilvl w:val="0"/>
          <w:numId w:val="0"/>
        </w:numPr>
      </w:pPr>
      <w:r>
        <w:lastRenderedPageBreak/>
        <w:t>BAB 6</w:t>
      </w:r>
      <w:r>
        <w:br/>
      </w:r>
      <w:r w:rsidR="00C14F11">
        <w:t>HASIL DAN PEMBAHASAN</w:t>
      </w:r>
      <w:bookmarkEnd w:id="133"/>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34" w:name="_heading=h.ainxm3pd2ntm" w:colFirst="0" w:colLast="0"/>
      <w:bookmarkStart w:id="135" w:name="_Toc136383822"/>
      <w:bookmarkEnd w:id="134"/>
      <w:r w:rsidRPr="002C77B9">
        <w:rPr>
          <w:highlight w:val="yellow"/>
        </w:rPr>
        <w:t xml:space="preserve">6.1.  </w:t>
      </w:r>
      <w:r w:rsidR="00E24E72" w:rsidRPr="002C77B9">
        <w:rPr>
          <w:highlight w:val="yellow"/>
        </w:rPr>
        <w:t xml:space="preserve">Hasil dan </w:t>
      </w:r>
      <w:r w:rsidRPr="002C77B9">
        <w:rPr>
          <w:highlight w:val="yellow"/>
        </w:rPr>
        <w:t>Pembahasan Preprocessing Data</w:t>
      </w:r>
      <w:bookmarkEnd w:id="135"/>
      <w:r w:rsidR="00E24E72" w:rsidRPr="002C77B9">
        <w:rPr>
          <w:highlight w:val="yellow"/>
        </w:rPr>
        <w:t>set</w:t>
      </w:r>
    </w:p>
    <w:p w:rsidR="00E2718F" w:rsidRPr="002C77B9" w:rsidRDefault="00E24E72">
      <w:pPr>
        <w:rPr>
          <w:highlight w:val="yellow"/>
        </w:rPr>
      </w:pPr>
      <w:r w:rsidRPr="002C77B9">
        <w:rPr>
          <w:highlight w:val="yellow"/>
        </w:rPr>
        <w:t>Pada sub-bab ini akan menjelaskan pre-processing yang didapatkan pada dataset.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36" w:name="_heading=h.ikegfknyhv8s" w:colFirst="0" w:colLast="0"/>
      <w:bookmarkEnd w:id="136"/>
      <w:r w:rsidRPr="002C77B9">
        <w:rPr>
          <w:noProof/>
          <w:highlight w:val="yellow"/>
          <w:lang w:val="en-US"/>
        </w:rPr>
        <w:drawing>
          <wp:inline distT="0" distB="0" distL="0" distR="0" wp14:anchorId="6B6A76D7" wp14:editId="6E5E15A2">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5"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abel Encoder yang mana didapatkna kolom atau variabel baru dengan nama ”nama_sekolah_encoded” sehingga dapa digunakan dalam melakukan pemodelan prediksi menggunakan algoritma.</w:t>
      </w:r>
      <w:bookmarkStart w:id="137" w:name="_heading=h.wfwchc9z84vi" w:colFirst="0" w:colLast="0"/>
      <w:bookmarkEnd w:id="137"/>
    </w:p>
    <w:p w:rsidR="00E2718F" w:rsidRDefault="00C14F11" w:rsidP="00F91CCF">
      <w:pPr>
        <w:pStyle w:val="Heading2"/>
        <w:numPr>
          <w:ilvl w:val="0"/>
          <w:numId w:val="0"/>
        </w:numPr>
      </w:pPr>
      <w:bookmarkStart w:id="138" w:name="_heading=h.e1wacr1sf8vy" w:colFirst="0" w:colLast="0"/>
      <w:bookmarkStart w:id="139" w:name="_Toc136383825"/>
      <w:bookmarkEnd w:id="138"/>
      <w:r>
        <w:t xml:space="preserve">6.2.  </w:t>
      </w:r>
      <w:r w:rsidR="00552591">
        <w:t xml:space="preserve">Hasil dan </w:t>
      </w:r>
      <w:r>
        <w:t>Pembahasan Algoritma</w:t>
      </w:r>
      <w:bookmarkEnd w:id="139"/>
      <w:r w:rsidR="00552591">
        <w:t xml:space="preserve"> Support Vector Regression</w:t>
      </w:r>
    </w:p>
    <w:p w:rsidR="00E24E72" w:rsidRDefault="00E24E72" w:rsidP="00E24E72">
      <w:pPr>
        <w:rPr>
          <w:highlight w:val="yellow"/>
        </w:rPr>
      </w:pPr>
      <w:bookmarkStart w:id="140" w:name="_heading=h.dj0owhn9o96f" w:colFirst="0" w:colLast="0"/>
      <w:bookmarkEnd w:id="140"/>
      <w:r>
        <w:rPr>
          <w:highlight w:val="yellow"/>
        </w:rPr>
        <w:t>Setelah membangun model prediksi jumlah pendaftar dengan menggunakan algoritma Support Vector Regression, maka didapatkan hasil sebagai berikut:</w:t>
      </w: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2C77B9" w:rsidRPr="00C81D01" w:rsidTr="002C77B9">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lastRenderedPageBreak/>
              <w:t>k</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t>RMSE</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2C77B9" w:rsidTr="002C77B9">
        <w:trPr>
          <w:trHeight w:val="470"/>
        </w:trPr>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E24E72" w:rsidRPr="00E24E72" w:rsidRDefault="00E24E72" w:rsidP="00E24E72">
      <w:pPr>
        <w:rPr>
          <w:highlight w:val="yellow"/>
        </w:rPr>
      </w:pPr>
      <w:r>
        <w:rPr>
          <w:highlight w:val="yellow"/>
        </w:rPr>
        <w:t>Berdasarkan hasil tersebut, hal pertama yang dilakukaa yaitu menemukan kernel dan parameter terbaik. Dengan menggunakan Grid Search didapatkan hasil bahwa kernel terbaik yaitu kernel linear, dan untuk nilai terbaik dari setiap parameter yaitu parameter gamma dengan nilai 0,01, parameter cost dengan nilai 100, parameter epsilon dengan nilai 0,01. Kemudian setelah mendapatkan nilai terbaik dari setiap kernel dan parameter, setiap nilai tersebut digunakan dalam pemodelan dan dilakukan evaluasi model dengan menggunakan Root Mean Squared Error</w:t>
      </w:r>
      <w:r w:rsidR="002C77B9">
        <w:rPr>
          <w:highlight w:val="yellow"/>
        </w:rPr>
        <w:t>, dengan menggunakan kombinasi pada rentang nilai k pada k-fold cross validation mulai dari nilai 2 sampai dengan 10, kemudian didapatkan nilai RMSE terendah pada nilai k=5, dengan nilai 0,00455</w:t>
      </w:r>
      <w:r w:rsidR="00722CA8">
        <w:rPr>
          <w:highlight w:val="yellow"/>
        </w:rPr>
        <w:t>.</w:t>
      </w:r>
    </w:p>
    <w:p w:rsidR="008D114E" w:rsidRPr="008D114E" w:rsidRDefault="008D114E" w:rsidP="008D114E">
      <w:pPr>
        <w:rPr>
          <w:highlight w:val="yellow"/>
        </w:rPr>
      </w:pPr>
    </w:p>
    <w:p w:rsidR="00552591" w:rsidRDefault="00552591" w:rsidP="00552591">
      <w:pPr>
        <w:pStyle w:val="Heading2"/>
        <w:numPr>
          <w:ilvl w:val="0"/>
          <w:numId w:val="0"/>
        </w:numPr>
      </w:pPr>
      <w:bookmarkStart w:id="141" w:name="_heading=h.bp8uqcp7aust" w:colFirst="0" w:colLast="0"/>
      <w:bookmarkStart w:id="142" w:name="_Toc136383827"/>
      <w:bookmarkEnd w:id="141"/>
      <w:r>
        <w:t>6.3.  Hasil dan Pembahasan Algoritma Artificial Neural Network</w:t>
      </w:r>
    </w:p>
    <w:p w:rsidR="00832653" w:rsidRPr="00832653" w:rsidRDefault="00832653" w:rsidP="00832653"/>
    <w:p w:rsidR="00E2718F" w:rsidRDefault="00552591" w:rsidP="0018725F">
      <w:pPr>
        <w:pStyle w:val="Heading2"/>
        <w:numPr>
          <w:ilvl w:val="0"/>
          <w:numId w:val="0"/>
        </w:numPr>
      </w:pPr>
      <w:bookmarkStart w:id="143" w:name="_heading=h.okrz0p70tt2q" w:colFirst="0" w:colLast="0"/>
      <w:bookmarkStart w:id="144" w:name="_Toc136383828"/>
      <w:bookmarkEnd w:id="142"/>
      <w:bookmarkEnd w:id="143"/>
      <w:r>
        <w:t>6.4</w:t>
      </w:r>
      <w:r w:rsidR="00C14F11">
        <w:t>. Pembahasan Hasil Evaluasi Model</w:t>
      </w:r>
      <w:bookmarkEnd w:id="144"/>
    </w:p>
    <w:p w:rsidR="00AD26A9" w:rsidRPr="00AD26A9" w:rsidRDefault="00AD26A9" w:rsidP="00AD26A9">
      <w:r>
        <w:t xml:space="preserve">Pada bagian ini akan menjelaskan tentang </w:t>
      </w:r>
      <w:r w:rsidR="003B316D">
        <w:t>bagaimana nilai hasil evaluasi dari hasil pemodelan algoritma yang telah diimplementasikan. Berdasar</w:t>
      </w:r>
      <w:r w:rsidR="00FF5F26">
        <w:t xml:space="preserve">kan hasil </w:t>
      </w:r>
      <w:r w:rsidR="00FF5F26">
        <w:lastRenderedPageBreak/>
        <w:t>implementasi model dan evaluasi model yang dilakukan, kedua model menghasilkan nilai RMSE yang berbeda. Pada model algoritma SVR, setelah dilakukan pengujian pada nilai k=2 sampai dengan k=10 diperoleh nilai RMSE terendah pada nilai k=5 dengan nilai RMSE = 0.00455. Pada model algoritma ANN, setelah dilakukan penggujian nilai k=2 sampai dengan k=10 dan pada epoch 50, 100, 250, 500, dan 1000 yang diuji pada setiap nilai k diperoleh nilai RMSE paling rendah adalah 0.6785. Berdasarkan hasil evaluasi model yang telah diperoleh maka pemodelan algoritma terbaik adalah algoritma SVR.</w:t>
      </w:r>
    </w:p>
    <w:p w:rsidR="00E2718F" w:rsidRDefault="00E2718F">
      <w:bookmarkStart w:id="145" w:name="_heading=h.s06fvowul9ps" w:colFirst="0" w:colLast="0"/>
      <w:bookmarkEnd w:id="145"/>
    </w:p>
    <w:p w:rsidR="00E2718F" w:rsidRDefault="00C14F11" w:rsidP="0018725F">
      <w:pPr>
        <w:pStyle w:val="Heading1"/>
        <w:numPr>
          <w:ilvl w:val="0"/>
          <w:numId w:val="0"/>
        </w:numPr>
      </w:pPr>
      <w:bookmarkStart w:id="146" w:name="_heading=h.tji6etghjrk2" w:colFirst="0" w:colLast="0"/>
      <w:bookmarkStart w:id="147" w:name="_Toc136383829"/>
      <w:bookmarkEnd w:id="146"/>
      <w:r>
        <w:t>BAB 7</w:t>
      </w:r>
      <w:r>
        <w:br/>
        <w:t xml:space="preserve">    KESIMPULAN DAN SARAN</w:t>
      </w:r>
      <w:bookmarkEnd w:id="147"/>
    </w:p>
    <w:p w:rsidR="00E2718F" w:rsidRDefault="00C14F11" w:rsidP="0018725F">
      <w:pPr>
        <w:pStyle w:val="Heading2"/>
        <w:numPr>
          <w:ilvl w:val="0"/>
          <w:numId w:val="0"/>
        </w:numPr>
      </w:pPr>
      <w:bookmarkStart w:id="148" w:name="_heading=h.rrn0y2cgl13c" w:colFirst="0" w:colLast="0"/>
      <w:bookmarkStart w:id="149" w:name="_Toc136383830"/>
      <w:bookmarkEnd w:id="148"/>
      <w:r>
        <w:t>7.1. Kesimpulan</w:t>
      </w:r>
      <w:bookmarkEnd w:id="149"/>
    </w:p>
    <w:p w:rsidR="00CB0024" w:rsidRDefault="00CB0024" w:rsidP="00CB0024">
      <w:r>
        <w:t>Berdasarkan hasil penelitian dan implementasi dapat diberi kesimpulan sebagai berikut:</w:t>
      </w:r>
    </w:p>
    <w:p w:rsidR="002563D3" w:rsidRPr="002563D3" w:rsidRDefault="00CB0024" w:rsidP="00CB0024">
      <w:pPr>
        <w:rPr>
          <w:i/>
        </w:rPr>
      </w:pPr>
      <w:r>
        <w:t xml:space="preserve">1. </w:t>
      </w:r>
      <w:r w:rsidR="002563D3">
        <w:t xml:space="preserve">Dari hasil yang didapatkan dapat disimpulkan bahwa nilai error terendah pada pemodelan menggunakan SVR berada pada nilai 0.00455 sedangkan pemodelan dengan menggunakan ANN memiliki nilai error terendah pada nilai 0.6785. Sehingga dapat disimpulkan bahwa kinerja (performansi) dari metode </w:t>
      </w:r>
      <w:r w:rsidR="002563D3" w:rsidRPr="002563D3">
        <w:rPr>
          <w:i/>
        </w:rPr>
        <w:t>Support Vector Regression</w:t>
      </w:r>
      <w:r w:rsidR="002563D3">
        <w:t xml:space="preserve"> lebih baik dibandingkan dengan metode </w:t>
      </w:r>
      <w:r w:rsidR="002563D3" w:rsidRPr="002563D3">
        <w:rPr>
          <w:i/>
        </w:rPr>
        <w:t>Artificial Neural Network</w:t>
      </w:r>
    </w:p>
    <w:p w:rsidR="00CB0024" w:rsidRPr="00CB0024" w:rsidRDefault="002563D3" w:rsidP="00CB0024">
      <w:r>
        <w:t xml:space="preserve">2. </w:t>
      </w:r>
      <w:r w:rsidR="00CB0024">
        <w:t>Website</w:t>
      </w:r>
      <w:r>
        <w:t xml:space="preserve"> sistem prediksi jumlah pendaftar di Institut Teknologi Del sudah berjalan dengan fungsionalitas dan penggunaan fungsi website sudah dapat berjalan dengan normal</w:t>
      </w:r>
    </w:p>
    <w:p w:rsidR="00E2718F" w:rsidRDefault="00FF5F26" w:rsidP="0018725F">
      <w:pPr>
        <w:pStyle w:val="Heading2"/>
        <w:numPr>
          <w:ilvl w:val="0"/>
          <w:numId w:val="0"/>
        </w:numPr>
      </w:pPr>
      <w:bookmarkStart w:id="150" w:name="_heading=h.ki6mpcjisa66" w:colFirst="0" w:colLast="0"/>
      <w:bookmarkStart w:id="151" w:name="_Toc136383831"/>
      <w:bookmarkEnd w:id="150"/>
      <w:r>
        <w:t>7.2</w:t>
      </w:r>
      <w:r w:rsidR="00C14F11">
        <w:t>. Saran</w:t>
      </w:r>
      <w:bookmarkEnd w:id="151"/>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2" w:name="_heading=h.du6bkpjk0r31" w:colFirst="0" w:colLast="0"/>
      <w:bookmarkStart w:id="153" w:name="_Toc136383832"/>
      <w:bookmarkEnd w:id="152"/>
      <w:r>
        <w:t>LAMPIRAN</w:t>
      </w:r>
      <w:bookmarkEnd w:id="153"/>
    </w:p>
    <w:p w:rsidR="00E2718F" w:rsidRDefault="00C14F11" w:rsidP="0018725F">
      <w:pPr>
        <w:pStyle w:val="Heading2"/>
        <w:numPr>
          <w:ilvl w:val="0"/>
          <w:numId w:val="0"/>
        </w:numPr>
        <w:jc w:val="both"/>
      </w:pPr>
      <w:bookmarkStart w:id="154" w:name="_heading=h.ts73utqppk4e" w:colFirst="0" w:colLast="0"/>
      <w:bookmarkStart w:id="155" w:name="_Toc136383833"/>
      <w:bookmarkEnd w:id="154"/>
      <w:r>
        <w:t>Lampiran A Source Code</w:t>
      </w:r>
      <w:bookmarkEnd w:id="155"/>
    </w:p>
    <w:p w:rsidR="00E2718F" w:rsidRDefault="00C14F11" w:rsidP="0018725F">
      <w:pPr>
        <w:pStyle w:val="Heading3"/>
        <w:numPr>
          <w:ilvl w:val="0"/>
          <w:numId w:val="0"/>
        </w:numPr>
      </w:pPr>
      <w:bookmarkStart w:id="156" w:name="_heading=h.xstvw6h1o2g8" w:colFirst="0" w:colLast="0"/>
      <w:bookmarkStart w:id="157" w:name="_Toc136383834"/>
      <w:bookmarkEnd w:id="156"/>
      <w:r>
        <w:t>Source Code 1. Encoding Data</w:t>
      </w:r>
      <w:bookmarkEnd w:id="157"/>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58" w:name="_heading=h.oek0kubjdms8" w:colFirst="0" w:colLast="0"/>
      <w:bookmarkEnd w:id="158"/>
    </w:p>
    <w:p w:rsidR="00E2718F" w:rsidRDefault="00C14F11" w:rsidP="0018725F">
      <w:pPr>
        <w:pStyle w:val="Heading3"/>
        <w:numPr>
          <w:ilvl w:val="0"/>
          <w:numId w:val="0"/>
        </w:numPr>
      </w:pPr>
      <w:bookmarkStart w:id="159" w:name="_heading=h.crzpxiv9u6cg" w:colFirst="0" w:colLast="0"/>
      <w:bookmarkStart w:id="160" w:name="_Source_Code_2."/>
      <w:bookmarkStart w:id="161" w:name="_Toc136383835"/>
      <w:bookmarkEnd w:id="159"/>
      <w:bookmarkEnd w:id="160"/>
      <w:r>
        <w:lastRenderedPageBreak/>
        <w:t>Source Code 2. Grid Search ANN</w:t>
      </w:r>
      <w:bookmarkEnd w:id="161"/>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w:t>
            </w:r>
            <w:r>
              <w:rPr>
                <w:rFonts w:ascii="Courier New" w:eastAsia="Courier New" w:hAnsi="Courier New" w:cs="Courier New"/>
                <w:sz w:val="21"/>
                <w:szCs w:val="21"/>
              </w:rPr>
              <w:lastRenderedPageBreak/>
              <w:t>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2" w:name="_heading=h.2x1nkgmwy4e7" w:colFirst="0" w:colLast="0"/>
      <w:bookmarkStart w:id="163" w:name="_Toc136383836"/>
      <w:bookmarkEnd w:id="162"/>
      <w:r>
        <w:lastRenderedPageBreak/>
        <w:t>Source Code 3.  Grid Search SVR</w:t>
      </w:r>
      <w:bookmarkEnd w:id="163"/>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lastRenderedPageBreak/>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4" w:name="_heading=h.mgi75v2i9uij" w:colFirst="0" w:colLast="0"/>
      <w:bookmarkStart w:id="165" w:name="_Toc136383837"/>
      <w:bookmarkEnd w:id="164"/>
      <w:r>
        <w:lastRenderedPageBreak/>
        <w:t>Source Code 4.  Pemodelan Algoritma ANN</w:t>
      </w:r>
      <w:bookmarkEnd w:id="165"/>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lastRenderedPageBreak/>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66" w:name="_heading=h.gg8sdls4y7m" w:colFirst="0" w:colLast="0"/>
      <w:bookmarkStart w:id="167" w:name="_Source_Code_5."/>
      <w:bookmarkStart w:id="168" w:name="_Toc136383838"/>
      <w:bookmarkEnd w:id="166"/>
      <w:bookmarkEnd w:id="167"/>
      <w:r>
        <w:lastRenderedPageBreak/>
        <w:t>Source Code 5.  Pemodelan Algoritma SVR</w:t>
      </w:r>
      <w:bookmarkEnd w:id="168"/>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69" w:name="_heading=h.gndgqbih59gl" w:colFirst="0" w:colLast="0"/>
      <w:bookmarkStart w:id="170" w:name="_heading=h.g7rcd8e8v7p1" w:colFirst="0" w:colLast="0"/>
      <w:bookmarkEnd w:id="169"/>
      <w:bookmarkEnd w:id="170"/>
    </w:p>
    <w:p w:rsidR="00E2718F" w:rsidRDefault="00C14F11" w:rsidP="0018725F">
      <w:pPr>
        <w:pStyle w:val="Heading2"/>
        <w:numPr>
          <w:ilvl w:val="0"/>
          <w:numId w:val="0"/>
        </w:numPr>
        <w:jc w:val="both"/>
      </w:pPr>
      <w:bookmarkStart w:id="171" w:name="_heading=h.mdm6gbkk7p2p" w:colFirst="0" w:colLast="0"/>
      <w:bookmarkStart w:id="172" w:name="_Toc136383839"/>
      <w:bookmarkEnd w:id="171"/>
      <w:r>
        <w:lastRenderedPageBreak/>
        <w:t>Lampiran B Hasil Implementasi Algoritma</w:t>
      </w:r>
      <w:bookmarkEnd w:id="172"/>
    </w:p>
    <w:p w:rsidR="00E2718F" w:rsidRDefault="00C14F11" w:rsidP="0018725F">
      <w:pPr>
        <w:pStyle w:val="Heading3"/>
        <w:numPr>
          <w:ilvl w:val="0"/>
          <w:numId w:val="0"/>
        </w:numPr>
        <w:rPr>
          <w:rFonts w:ascii="Arial" w:eastAsia="Arial" w:hAnsi="Arial" w:cs="Arial"/>
          <w:sz w:val="22"/>
        </w:rPr>
      </w:pPr>
      <w:bookmarkStart w:id="173" w:name="_heading=h.10d6ddcduipn" w:colFirst="0" w:colLast="0"/>
      <w:bookmarkStart w:id="174" w:name="_B.1._Hasil_Implementasi"/>
      <w:bookmarkStart w:id="175" w:name="_Toc136383840"/>
      <w:bookmarkEnd w:id="173"/>
      <w:bookmarkEnd w:id="174"/>
      <w:r>
        <w:t>B.1. Hasil Implementasi Artificial Neural Network</w:t>
      </w:r>
      <w:bookmarkEnd w:id="175"/>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AA6D18" wp14:editId="7427E9D6">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6"/>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A42B8D2" wp14:editId="2CB9105B">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7"/>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B53226" wp14:editId="0C51B366">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8"/>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55C107E" wp14:editId="27F193B5">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9"/>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BC49BD" wp14:editId="4765C056">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0"/>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9073A4" wp14:editId="31B13099">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1"/>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A22523" wp14:editId="68779B76">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2"/>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93DF80" wp14:editId="76F1FEF9">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3"/>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CF8F9E" wp14:editId="01C56F4D">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4"/>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4B9AB8" wp14:editId="057B2BBD">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5"/>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49A030" wp14:editId="609349EC">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6"/>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D87BF93" wp14:editId="2BCD1FE7">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7"/>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4DAEEA" wp14:editId="7A3C4A94">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48"/>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060E77" wp14:editId="6165F16D">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9"/>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EEBC8BA" wp14:editId="56805126">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0"/>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B606E2" wp14:editId="4932CB0B">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1"/>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A42EA7" wp14:editId="019E855A">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2"/>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96E8884" wp14:editId="6077F9FB">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3"/>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BE092B" wp14:editId="1672A18C">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4"/>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6AC3321" wp14:editId="57324677">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5"/>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C61607" wp14:editId="5047D95E">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6"/>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F6AC848" wp14:editId="6E9269E4">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7"/>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1F533DD" wp14:editId="36D34548">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58"/>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15A423" wp14:editId="7346C068">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59"/>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5052FC" wp14:editId="308C7B78">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0"/>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69700E" wp14:editId="1FFC8B2D">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1"/>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73F8C4" wp14:editId="1A1B529E">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2"/>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3D41F4" wp14:editId="3A17FD37">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3"/>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59FD13" wp14:editId="284E906E">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4"/>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078D39" wp14:editId="61C1A590">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5"/>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F967B1" wp14:editId="670BDE18">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6"/>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543508" wp14:editId="3283467A">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7"/>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33969A" wp14:editId="63257B71">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68"/>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FFD94AA" wp14:editId="2E3D05D7">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69"/>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15D8E7" wp14:editId="3F2F00EA">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0"/>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42F989" wp14:editId="696BBF27">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1"/>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9138D2" wp14:editId="0F3DC195">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2"/>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383D2E" wp14:editId="3B8FF590">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3"/>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CC65B7" wp14:editId="6866CD22">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4"/>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D87F45" wp14:editId="6E9765D0">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5"/>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129BE0B" wp14:editId="796C91F8">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6"/>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28DF76" wp14:editId="1C11A230">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7"/>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B87C9A0" wp14:editId="534EF62F">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78"/>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7475B0B" wp14:editId="277C730A">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79"/>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560964" wp14:editId="3BB33B76">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0"/>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FCFAB4" wp14:editId="352AA741">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1"/>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5F369D" wp14:editId="1FBF0240">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2"/>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DC60339" wp14:editId="3076A7D4">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3"/>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3114F40" wp14:editId="5A1A1EEB">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4"/>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2100F4" wp14:editId="082E537B">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5"/>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454A0E" wp14:editId="2136FA04">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6"/>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2239E7" wp14:editId="1D143394">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7"/>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0B7462" wp14:editId="717C8F3E">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88"/>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902DD7" wp14:editId="003B75BD">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89"/>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2084F8" wp14:editId="6E99BF23">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0"/>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468DE6" wp14:editId="7CBE7EB4">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1"/>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30FAA8A" wp14:editId="7B0E4061">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2"/>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C8B7AE" wp14:editId="6B3B8485">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3"/>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57DB53" wp14:editId="7685E67A">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4"/>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E7C2AC" wp14:editId="1B23E6C6">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5"/>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B590CCD" wp14:editId="324CEA44">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6"/>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BC40BB8" wp14:editId="3B026397">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7"/>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B37836" wp14:editId="3117A016">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98"/>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65381E" wp14:editId="3026C5B8">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99"/>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A7BF032" wp14:editId="5FBA8B86">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0"/>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28779F6" wp14:editId="725E8384">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1"/>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E86527" wp14:editId="247D48EF">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2"/>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63C267" wp14:editId="0F25D17F">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3"/>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E2B427" wp14:editId="6C260CCA">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4"/>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AC58C4F" wp14:editId="57A46DF7">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5"/>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A1B9091" wp14:editId="6E8603D5">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6"/>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4DF792" wp14:editId="181F52D0">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7"/>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B8C6F0" wp14:editId="3FB4A2B4">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08"/>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D2B21A" wp14:editId="210759B4">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09"/>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090218" wp14:editId="1EA212EF">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0"/>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BD27DA" wp14:editId="55AEA58B">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1"/>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11AD0C" wp14:editId="4928803F">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2"/>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1CCD764" wp14:editId="1A6FDD64">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3"/>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8CF26F" wp14:editId="4A3D7380">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4"/>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84D3E9" wp14:editId="2CC26664">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5"/>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DECE83" wp14:editId="56A55CAB">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6"/>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0E0E73C" wp14:editId="6F13BDD7">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7"/>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66C129" wp14:editId="780D3D00">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18"/>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EA138D" wp14:editId="64FCC716">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19"/>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6E800A" wp14:editId="3A32F2CC">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0"/>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995CEB" wp14:editId="498E70EC">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1"/>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8EE77F" wp14:editId="1D53E435">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2"/>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667C7A" wp14:editId="14C22924">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3"/>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B1153A" wp14:editId="5F885964">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4"/>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DA2CF8" wp14:editId="28FBDF31">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76" w:name="_heading=h.25b0stm4fxd8" w:colFirst="0" w:colLast="0"/>
      <w:bookmarkEnd w:id="176"/>
    </w:p>
    <w:p w:rsidR="00E2718F" w:rsidRDefault="00C14F11" w:rsidP="0018725F">
      <w:pPr>
        <w:pStyle w:val="Heading3"/>
        <w:numPr>
          <w:ilvl w:val="0"/>
          <w:numId w:val="0"/>
        </w:numPr>
      </w:pPr>
      <w:bookmarkStart w:id="177" w:name="_heading=h.y9c340vu0d8q" w:colFirst="0" w:colLast="0"/>
      <w:bookmarkStart w:id="178" w:name="_Toc136383841"/>
      <w:bookmarkEnd w:id="177"/>
      <w:r>
        <w:lastRenderedPageBreak/>
        <w:t>B.2. Hasil Implementasi Support Vector Regression</w:t>
      </w:r>
      <w:bookmarkEnd w:id="178"/>
    </w:p>
    <w:p w:rsidR="0018725F" w:rsidRDefault="0018725F" w:rsidP="00FA2C51">
      <w:pPr>
        <w:jc w:val="center"/>
      </w:pPr>
      <w:r w:rsidRPr="0018725F">
        <w:rPr>
          <w:noProof/>
          <w:lang w:val="en-US"/>
        </w:rPr>
        <w:drawing>
          <wp:inline distT="0" distB="0" distL="0" distR="0" wp14:anchorId="61AE1E02" wp14:editId="6FC2304E">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bookmarkStart w:id="179" w:name="_GoBack"/>
      <w:bookmarkEnd w:id="179"/>
    </w:p>
    <w:p w:rsidR="0018725F" w:rsidRDefault="0018725F" w:rsidP="0018725F">
      <w:bookmarkStart w:id="180" w:name="_heading=h.y009tij06puf" w:colFirst="0" w:colLast="0"/>
      <w:bookmarkEnd w:id="180"/>
    </w:p>
    <w:p w:rsidR="00E2718F" w:rsidRDefault="00C14F11" w:rsidP="0018725F">
      <w:pPr>
        <w:pStyle w:val="Heading2"/>
        <w:numPr>
          <w:ilvl w:val="0"/>
          <w:numId w:val="0"/>
        </w:numPr>
        <w:jc w:val="both"/>
      </w:pPr>
      <w:bookmarkStart w:id="181" w:name="_Toc136383842"/>
      <w:r>
        <w:lastRenderedPageBreak/>
        <w:t>Lampiran C Aplikasi Web Sistem Prediksi Del Predict</w:t>
      </w:r>
      <w:bookmarkEnd w:id="181"/>
      <w:r>
        <w:t xml:space="preserve"> </w:t>
      </w:r>
    </w:p>
    <w:p w:rsidR="00E2718F" w:rsidRDefault="00E2718F" w:rsidP="0018725F">
      <w:bookmarkStart w:id="182" w:name="_heading=h.tw6f5ikwsaap" w:colFirst="0" w:colLast="0"/>
      <w:bookmarkStart w:id="183" w:name="_heading=h.44te5zki9i4a" w:colFirst="0" w:colLast="0"/>
      <w:bookmarkEnd w:id="182"/>
      <w:bookmarkEnd w:id="183"/>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4" w:name="_Toc136383843"/>
      <w:r>
        <w:lastRenderedPageBreak/>
        <w:t>DAFTAR REFERENSI</w:t>
      </w:r>
      <w:bookmarkEnd w:id="184"/>
    </w:p>
    <w:p w:rsidR="008B2AF2" w:rsidRPr="008B2AF2" w:rsidRDefault="0018725F" w:rsidP="008B2AF2">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8B2AF2" w:rsidRPr="008B2AF2">
        <w:rPr>
          <w:noProof/>
          <w:sz w:val="22"/>
          <w:szCs w:val="24"/>
        </w:rPr>
        <w:t xml:space="preserve">Andreas, F., Mikhael, &amp; Enri, U. (2022). </w:t>
      </w:r>
      <w:r w:rsidR="008B2AF2" w:rsidRPr="008B2AF2">
        <w:rPr>
          <w:i/>
          <w:iCs/>
          <w:noProof/>
          <w:sz w:val="22"/>
          <w:szCs w:val="24"/>
        </w:rPr>
        <w:t>Perbandingan Algoritma Backpropagation Neural Network dan Long Short-Term Memory dalam Prediksi Harga Bitcoin</w:t>
      </w:r>
      <w:r w:rsidR="008B2AF2" w:rsidRPr="008B2AF2">
        <w:rPr>
          <w:noProof/>
          <w:sz w:val="22"/>
          <w:szCs w:val="24"/>
        </w:rPr>
        <w:t xml:space="preserve">. </w:t>
      </w:r>
      <w:r w:rsidR="008B2AF2" w:rsidRPr="008B2AF2">
        <w:rPr>
          <w:i/>
          <w:iCs/>
          <w:noProof/>
          <w:sz w:val="22"/>
          <w:szCs w:val="24"/>
        </w:rPr>
        <w:t>8</w:t>
      </w:r>
      <w:r w:rsidR="008B2AF2" w:rsidRPr="008B2AF2">
        <w:rPr>
          <w:noProof/>
          <w:sz w:val="22"/>
          <w:szCs w:val="24"/>
        </w:rPr>
        <w:t>(12), 547–55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Andriyani, W. (2021). </w:t>
      </w:r>
      <w:r w:rsidRPr="008B2AF2">
        <w:rPr>
          <w:i/>
          <w:iCs/>
          <w:noProof/>
          <w:sz w:val="22"/>
          <w:szCs w:val="24"/>
        </w:rPr>
        <w:t>Apa perbedaan Root Mean Square Error (RMSE) dan Standard Deviation? Bagaimana cara penggunaannya?</w:t>
      </w:r>
      <w:r w:rsidRPr="008B2AF2">
        <w:rPr>
          <w:noProof/>
          <w:sz w:val="22"/>
          <w:szCs w:val="24"/>
        </w:rPr>
        <w:t xml:space="preserve"> Quora. https://id.quora.com/Apa-perbedaan-Root-Mean-Square-Error-RMSE-dan-Standard-Deviation-Bagaimana-cara-penggunaannya#:~:text=RMSE digunakan untuk mengukur tingkat,nilai Profit berdasarkan nilai Sales.</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Barus, T. E., &amp; Simamora, N. S. P. (2020). Analisis Persebaran Pendaftar di Institut Teknologi Del Berdasarkan Asal Wilayah. </w:t>
      </w:r>
      <w:r w:rsidRPr="008B2AF2">
        <w:rPr>
          <w:i/>
          <w:iCs/>
          <w:noProof/>
          <w:sz w:val="22"/>
          <w:szCs w:val="24"/>
        </w:rPr>
        <w:t>Prosiding Industrial Research …</w:t>
      </w:r>
      <w:r w:rsidRPr="008B2AF2">
        <w:rPr>
          <w:noProof/>
          <w:sz w:val="22"/>
          <w:szCs w:val="24"/>
        </w:rPr>
        <w:t>, 26–27. https://jurnal.polban.ac.id/proceeding/article/view/219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Gunawan, M. I., Sugiarto, D., &amp; Mardianto, I. (2020). Peningkatan Kinerja Akurasi Prediksi Penyakit Diabetes Mellitus Menggunakan Metode Grid Seacrh pada Algoritma Logistic Regression. </w:t>
      </w:r>
      <w:r w:rsidRPr="008B2AF2">
        <w:rPr>
          <w:i/>
          <w:iCs/>
          <w:noProof/>
          <w:sz w:val="22"/>
          <w:szCs w:val="24"/>
        </w:rPr>
        <w:t>Jurnal Edukasi Dan Penelitian Informatika (JEPIN)</w:t>
      </w:r>
      <w:r w:rsidRPr="008B2AF2">
        <w:rPr>
          <w:noProof/>
          <w:sz w:val="22"/>
          <w:szCs w:val="24"/>
        </w:rPr>
        <w:t xml:space="preserve">, </w:t>
      </w:r>
      <w:r w:rsidRPr="008B2AF2">
        <w:rPr>
          <w:i/>
          <w:iCs/>
          <w:noProof/>
          <w:sz w:val="22"/>
          <w:szCs w:val="24"/>
        </w:rPr>
        <w:t>6</w:t>
      </w:r>
      <w:r w:rsidRPr="008B2AF2">
        <w:rPr>
          <w:noProof/>
          <w:sz w:val="22"/>
          <w:szCs w:val="24"/>
        </w:rPr>
        <w:t>(3), 280. https://doi.org/10.26418/jp.v6i3.4071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Ishukatiyar. (2023). </w:t>
      </w:r>
      <w:r w:rsidRPr="008B2AF2">
        <w:rPr>
          <w:i/>
          <w:iCs/>
          <w:noProof/>
          <w:sz w:val="22"/>
          <w:szCs w:val="24"/>
        </w:rPr>
        <w:t>Backpropagation in Data Mining</w:t>
      </w:r>
      <w:r w:rsidRPr="008B2AF2">
        <w:rPr>
          <w:noProof/>
          <w:sz w:val="22"/>
          <w:szCs w:val="24"/>
        </w:rPr>
        <w:t>. GeeksForGeeks. https://www.geeksforgeeks.org/backpropagation-in-data-mining</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Itdel. (2022). </w:t>
      </w:r>
      <w:r w:rsidRPr="008B2AF2">
        <w:rPr>
          <w:i/>
          <w:iCs/>
          <w:noProof/>
          <w:sz w:val="22"/>
          <w:szCs w:val="24"/>
        </w:rPr>
        <w:t>Pendaftaran Mahasiswa Baru IT Del</w:t>
      </w:r>
      <w:r w:rsidRPr="008B2AF2">
        <w:rPr>
          <w:noProof/>
          <w:sz w:val="22"/>
          <w:szCs w:val="24"/>
        </w:rPr>
        <w:t>. http://spmb.del.ac.id/</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Jabbar, H. W. (2022). </w:t>
      </w:r>
      <w:r w:rsidRPr="008B2AF2">
        <w:rPr>
          <w:i/>
          <w:iCs/>
          <w:noProof/>
          <w:sz w:val="22"/>
          <w:szCs w:val="24"/>
        </w:rPr>
        <w:t>Penerapan Metode Backpropagation Pada Data Klasifikasi Kualitas Air</w:t>
      </w:r>
      <w:r w:rsidRPr="008B2AF2">
        <w:rPr>
          <w:noProof/>
          <w:sz w:val="22"/>
          <w:szCs w:val="24"/>
        </w:rPr>
        <w:t>. RPubs by RStudio. https://rpubs.com/Husein_Wisnu/PenerapanBackpropagation</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Khoirudin, K., Nurdiyah, D., &amp; Wakhidah, N. (2019). Prediksi Penerimaan Mahasiswa Baru Dengan Multi Layer Perceptron. </w:t>
      </w:r>
      <w:r w:rsidRPr="008B2AF2">
        <w:rPr>
          <w:i/>
          <w:iCs/>
          <w:noProof/>
          <w:sz w:val="22"/>
          <w:szCs w:val="24"/>
        </w:rPr>
        <w:t>Jurnal Pengembangan Rekayasa Dan Teknologi</w:t>
      </w:r>
      <w:r w:rsidRPr="008B2AF2">
        <w:rPr>
          <w:noProof/>
          <w:sz w:val="22"/>
          <w:szCs w:val="24"/>
        </w:rPr>
        <w:t xml:space="preserve">, </w:t>
      </w:r>
      <w:r w:rsidRPr="008B2AF2">
        <w:rPr>
          <w:i/>
          <w:iCs/>
          <w:noProof/>
          <w:sz w:val="22"/>
          <w:szCs w:val="24"/>
        </w:rPr>
        <w:t>14</w:t>
      </w:r>
      <w:r w:rsidRPr="008B2AF2">
        <w:rPr>
          <w:noProof/>
          <w:sz w:val="22"/>
          <w:szCs w:val="24"/>
        </w:rPr>
        <w:t>(1), 1. https://doi.org/10.26623/jprt.v14i1.121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Lembong, R. I. (2022). </w:t>
      </w:r>
      <w:r w:rsidR="009C4B35" w:rsidRPr="008B2AF2">
        <w:rPr>
          <w:noProof/>
          <w:sz w:val="22"/>
          <w:szCs w:val="24"/>
        </w:rPr>
        <w:t>Machine Learning Menggunakan Perbandingan Dua Algoritma Antara Support Vector Regression Dan Decision Tree Untuk Memprediksi Harga Saham Agro</w:t>
      </w:r>
      <w:r w:rsidRPr="008B2AF2">
        <w:rPr>
          <w:noProof/>
          <w:sz w:val="22"/>
          <w:szCs w:val="24"/>
        </w:rPr>
        <w:t xml:space="preserve">. In </w:t>
      </w:r>
      <w:r w:rsidRPr="008B2AF2">
        <w:rPr>
          <w:i/>
          <w:iCs/>
          <w:noProof/>
          <w:sz w:val="22"/>
          <w:szCs w:val="24"/>
        </w:rPr>
        <w:t>upj.ac.id</w:t>
      </w:r>
      <w:r w:rsidRPr="008B2AF2">
        <w:rPr>
          <w:noProof/>
          <w:sz w:val="22"/>
          <w:szCs w:val="24"/>
        </w:rPr>
        <w:t xml:space="preserve"> (Vol. 33, Issue 1).</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lastRenderedPageBreak/>
        <w:t xml:space="preserve">Mahyunis, R. V. (2022). Penerapan Artificial Neural Network (ANN) Menggunakan Algoritma Backpropagation dengan Membandingkan Empat Fungsi Aktivitas dalam Memprediksi Harga Emas. </w:t>
      </w:r>
      <w:r w:rsidRPr="008B2AF2">
        <w:rPr>
          <w:i/>
          <w:iCs/>
          <w:noProof/>
          <w:sz w:val="22"/>
          <w:szCs w:val="24"/>
        </w:rPr>
        <w:t>Braz Dent J.</w:t>
      </w:r>
      <w:r w:rsidRPr="008B2AF2">
        <w:rPr>
          <w:noProof/>
          <w:sz w:val="22"/>
          <w:szCs w:val="24"/>
        </w:rPr>
        <w:t xml:space="preserve">, </w:t>
      </w:r>
      <w:r w:rsidRPr="008B2AF2">
        <w:rPr>
          <w:i/>
          <w:iCs/>
          <w:noProof/>
          <w:sz w:val="22"/>
          <w:szCs w:val="24"/>
        </w:rPr>
        <w:t>33</w:t>
      </w:r>
      <w:r w:rsidRPr="008B2AF2">
        <w:rPr>
          <w:noProof/>
          <w:sz w:val="22"/>
          <w:szCs w:val="24"/>
        </w:rPr>
        <w:t>(1), 1–1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aryana, T., Kusrini, K., &amp; Fatta, H. Al. (2019). Analisis Perbandingan Predisksi Obat Dengan Menggunakan Metode Abc Analisys Dan Svr Pada Aplikasi “Morbis.” </w:t>
      </w:r>
      <w:r w:rsidRPr="008B2AF2">
        <w:rPr>
          <w:i/>
          <w:iCs/>
          <w:noProof/>
          <w:sz w:val="22"/>
          <w:szCs w:val="24"/>
        </w:rPr>
        <w:t>Jurnal Teknologi Informasi</w:t>
      </w:r>
      <w:r w:rsidRPr="008B2AF2">
        <w:rPr>
          <w:noProof/>
          <w:sz w:val="22"/>
          <w:szCs w:val="24"/>
        </w:rPr>
        <w:t xml:space="preserve">, </w:t>
      </w:r>
      <w:r w:rsidRPr="008B2AF2">
        <w:rPr>
          <w:i/>
          <w:iCs/>
          <w:noProof/>
          <w:sz w:val="22"/>
          <w:szCs w:val="24"/>
        </w:rPr>
        <w:t>3</w:t>
      </w:r>
      <w:r w:rsidRPr="008B2AF2">
        <w:rPr>
          <w:noProof/>
          <w:sz w:val="22"/>
          <w:szCs w:val="24"/>
        </w:rPr>
        <w:t>(2), 174. https://doi.org/10.36294/jurti.v3i2.1016</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aulani, H. (2019). </w:t>
      </w:r>
      <w:r w:rsidRPr="008B2AF2">
        <w:rPr>
          <w:i/>
          <w:iCs/>
          <w:noProof/>
          <w:sz w:val="22"/>
          <w:szCs w:val="24"/>
        </w:rPr>
        <w:t>Perbandingan Peramalan Jumlah Penumpang Bus DAMRI menggunakan Metode Artificial Neural Network (ANN) dengan Support Vector Regression</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uhadzdzab, H., Asfi, M., &amp; Putri, T. E. (2020). Sistem Prediksi untuk Menentukan Jumlah Pendaftaran Mahasiswa Baru pada Unversitas Catur Insan Cendekia Menggunakan Metode Least Square. </w:t>
      </w:r>
      <w:r w:rsidRPr="008B2AF2">
        <w:rPr>
          <w:i/>
          <w:iCs/>
          <w:noProof/>
          <w:sz w:val="22"/>
          <w:szCs w:val="24"/>
        </w:rPr>
        <w:t>Jurnal Informatika Universitas Pamulang</w:t>
      </w:r>
      <w:r w:rsidRPr="008B2AF2">
        <w:rPr>
          <w:noProof/>
          <w:sz w:val="22"/>
          <w:szCs w:val="24"/>
        </w:rPr>
        <w:t xml:space="preserve">, </w:t>
      </w:r>
      <w:r w:rsidRPr="008B2AF2">
        <w:rPr>
          <w:i/>
          <w:iCs/>
          <w:noProof/>
          <w:sz w:val="22"/>
          <w:szCs w:val="24"/>
        </w:rPr>
        <w:t>5</w:t>
      </w:r>
      <w:r w:rsidRPr="008B2AF2">
        <w:rPr>
          <w:noProof/>
          <w:sz w:val="22"/>
          <w:szCs w:val="24"/>
        </w:rPr>
        <w:t>(3), 350. https://doi.org/10.32493/informatika.v5i3.659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fi’iyah, N. (2016). Perbandingan Regresi Linear , Backpropagation Dan Fuzzy Mamdani Dalam Prediksi Harga Emas. </w:t>
      </w:r>
      <w:r w:rsidRPr="008B2AF2">
        <w:rPr>
          <w:i/>
          <w:iCs/>
          <w:noProof/>
          <w:sz w:val="22"/>
          <w:szCs w:val="24"/>
        </w:rPr>
        <w:t>Seminar Nasional Inovasi Dan Aplikasi Teknologi Di Industri</w:t>
      </w:r>
      <w:r w:rsidRPr="008B2AF2">
        <w:rPr>
          <w:noProof/>
          <w:sz w:val="22"/>
          <w:szCs w:val="24"/>
        </w:rPr>
        <w:t>, 291–296.</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inggolan, K. S., &amp; Lumbanraja, B. (2018). </w:t>
      </w:r>
      <w:r w:rsidRPr="008B2AF2">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sution, D. A., Khotimah, H. H., &amp; Chamidah, N. (2019). Perbandingan Normalisasi Data untuk Klasifikasi Wine Menggunakan Algoritma K-NN. </w:t>
      </w:r>
      <w:r w:rsidRPr="008B2AF2">
        <w:rPr>
          <w:i/>
          <w:iCs/>
          <w:noProof/>
          <w:sz w:val="22"/>
          <w:szCs w:val="24"/>
        </w:rPr>
        <w:t>Computer Engineering, Science and System Journal</w:t>
      </w:r>
      <w:r w:rsidRPr="008B2AF2">
        <w:rPr>
          <w:noProof/>
          <w:sz w:val="22"/>
          <w:szCs w:val="24"/>
        </w:rPr>
        <w:t xml:space="preserve">, </w:t>
      </w:r>
      <w:r w:rsidRPr="008B2AF2">
        <w:rPr>
          <w:i/>
          <w:iCs/>
          <w:noProof/>
          <w:sz w:val="22"/>
          <w:szCs w:val="24"/>
        </w:rPr>
        <w:t>4</w:t>
      </w:r>
      <w:r w:rsidRPr="008B2AF2">
        <w:rPr>
          <w:noProof/>
          <w:sz w:val="22"/>
          <w:szCs w:val="24"/>
        </w:rPr>
        <w:t>(1), 78. https://doi.org/10.24114/cess.v4i1.1145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Primartha, R. (2018). </w:t>
      </w:r>
      <w:r w:rsidRPr="008B2AF2">
        <w:rPr>
          <w:i/>
          <w:iCs/>
          <w:noProof/>
          <w:sz w:val="22"/>
          <w:szCs w:val="24"/>
        </w:rPr>
        <w:t>Belajar Machine Learning Teori dan Praktik</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Putra, H., &amp; Ulfa Walmi, N. (2020). Penerapan Prediksi Produksi Padi Menggunakan Artificial Neural Network Algoritma Backpropagation. </w:t>
      </w:r>
      <w:r w:rsidRPr="008B2AF2">
        <w:rPr>
          <w:i/>
          <w:iCs/>
          <w:noProof/>
          <w:sz w:val="22"/>
          <w:szCs w:val="24"/>
        </w:rPr>
        <w:t>Jurnal Nasional Teknologi Dan Sistem Informasi</w:t>
      </w:r>
      <w:r w:rsidRPr="008B2AF2">
        <w:rPr>
          <w:noProof/>
          <w:sz w:val="22"/>
          <w:szCs w:val="24"/>
        </w:rPr>
        <w:t xml:space="preserve">, </w:t>
      </w:r>
      <w:r w:rsidRPr="008B2AF2">
        <w:rPr>
          <w:i/>
          <w:iCs/>
          <w:noProof/>
          <w:sz w:val="22"/>
          <w:szCs w:val="24"/>
        </w:rPr>
        <w:t>6</w:t>
      </w:r>
      <w:r w:rsidRPr="008B2AF2">
        <w:rPr>
          <w:noProof/>
          <w:sz w:val="22"/>
          <w:szCs w:val="24"/>
        </w:rPr>
        <w:t xml:space="preserve">(2), 100–107. </w:t>
      </w:r>
      <w:r w:rsidRPr="008B2AF2">
        <w:rPr>
          <w:noProof/>
          <w:sz w:val="22"/>
          <w:szCs w:val="24"/>
        </w:rPr>
        <w:lastRenderedPageBreak/>
        <w:t>https://doi.org/10.25077/teknosi.v6i2.2020.100-107</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Rais, Z. (2022). Analisis Support Vector Regression (Svr) Dengan Kernel Radial Basis Function (Rbf) Untuk Memprediksi Laju Inflasi Di Indonesia. </w:t>
      </w:r>
      <w:r w:rsidRPr="008B2AF2">
        <w:rPr>
          <w:i/>
          <w:iCs/>
          <w:noProof/>
          <w:sz w:val="22"/>
          <w:szCs w:val="24"/>
        </w:rPr>
        <w:t>VARIANSI: Journal of Statistics and Its Application on Teaching and Research</w:t>
      </w:r>
      <w:r w:rsidRPr="008B2AF2">
        <w:rPr>
          <w:noProof/>
          <w:sz w:val="22"/>
          <w:szCs w:val="24"/>
        </w:rPr>
        <w:t xml:space="preserve">, </w:t>
      </w:r>
      <w:r w:rsidRPr="008B2AF2">
        <w:rPr>
          <w:i/>
          <w:iCs/>
          <w:noProof/>
          <w:sz w:val="22"/>
          <w:szCs w:val="24"/>
        </w:rPr>
        <w:t>4</w:t>
      </w:r>
      <w:r w:rsidRPr="008B2AF2">
        <w:rPr>
          <w:noProof/>
          <w:sz w:val="22"/>
          <w:szCs w:val="24"/>
        </w:rPr>
        <w:t>(1), 30–38. https://doi.org/10.35580/variansiunm1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Ridwan, D. I., Setianingsih, C., &amp; Murti, M. A. (2021). </w:t>
      </w:r>
      <w:r w:rsidRPr="008B2AF2">
        <w:rPr>
          <w:i/>
          <w:iCs/>
          <w:noProof/>
          <w:sz w:val="22"/>
          <w:szCs w:val="24"/>
        </w:rPr>
        <w:t>Prediksi Penggunaan Energi Listrik Support Vector Regression Prediction of Electricity Using Support Vector Regression Method</w:t>
      </w:r>
      <w:r w:rsidRPr="008B2AF2">
        <w:rPr>
          <w:noProof/>
          <w:sz w:val="22"/>
          <w:szCs w:val="24"/>
        </w:rPr>
        <w:t xml:space="preserve">. </w:t>
      </w:r>
      <w:r w:rsidRPr="008B2AF2">
        <w:rPr>
          <w:i/>
          <w:iCs/>
          <w:noProof/>
          <w:sz w:val="22"/>
          <w:szCs w:val="24"/>
        </w:rPr>
        <w:t>8</w:t>
      </w:r>
      <w:r w:rsidRPr="008B2AF2">
        <w:rPr>
          <w:noProof/>
          <w:sz w:val="22"/>
          <w:szCs w:val="24"/>
        </w:rPr>
        <w:t>(6), 12135–12144.</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adah, S., Z, F. Z., &amp; Z, H. H. (2021). Support Vector Regression (SVR) Dalam Memprediksi Harga Minyak Kelapa Sawit di Indonesia dan Nilai Tukar Mata Uang EUR/USD. </w:t>
      </w:r>
      <w:r w:rsidRPr="008B2AF2">
        <w:rPr>
          <w:i/>
          <w:iCs/>
          <w:noProof/>
          <w:sz w:val="22"/>
          <w:szCs w:val="24"/>
        </w:rPr>
        <w:t>Journal of Computer Science and Informatics Engineering (J-Cosine)</w:t>
      </w:r>
      <w:r w:rsidRPr="008B2AF2">
        <w:rPr>
          <w:noProof/>
          <w:sz w:val="22"/>
          <w:szCs w:val="24"/>
        </w:rPr>
        <w:t xml:space="preserve">, </w:t>
      </w:r>
      <w:r w:rsidRPr="008B2AF2">
        <w:rPr>
          <w:i/>
          <w:iCs/>
          <w:noProof/>
          <w:sz w:val="22"/>
          <w:szCs w:val="24"/>
        </w:rPr>
        <w:t>5</w:t>
      </w:r>
      <w:r w:rsidRPr="008B2AF2">
        <w:rPr>
          <w:noProof/>
          <w:sz w:val="22"/>
          <w:szCs w:val="24"/>
        </w:rPr>
        <w:t>(1), 85–92. https://doi.org/10.29303/jcosine.v5i1.40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msudiney. (2019). </w:t>
      </w:r>
      <w:r w:rsidRPr="008B2AF2">
        <w:rPr>
          <w:i/>
          <w:iCs/>
          <w:noProof/>
          <w:sz w:val="22"/>
          <w:szCs w:val="24"/>
        </w:rPr>
        <w:t>Penjelasan Sederhana tentang Apa Itu SVM?</w:t>
      </w:r>
      <w:r w:rsidRPr="008B2AF2">
        <w:rPr>
          <w:noProof/>
          <w:sz w:val="22"/>
          <w:szCs w:val="24"/>
        </w:rPr>
        <w:t xml:space="preserve"> Medium. https://medium.com/@samsudiney/penjelasan-sederhana-tentang-apa-itu-svm-149fec72bd0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ntoso, H., &amp; Putri, R. A. (2023). </w:t>
      </w:r>
      <w:r w:rsidRPr="008B2AF2">
        <w:rPr>
          <w:i/>
          <w:iCs/>
          <w:noProof/>
          <w:sz w:val="22"/>
          <w:szCs w:val="24"/>
        </w:rPr>
        <w:t>Deteksi Komentar Cyberbullying pada Media Sosial Instagram Menggunakan Algoritma Random Forest Cyberbullying Comment Detection on Instagram Social Media Using Random Forest Algorithm</w:t>
      </w:r>
      <w:r w:rsidRPr="008B2AF2">
        <w:rPr>
          <w:noProof/>
          <w:sz w:val="22"/>
          <w:szCs w:val="24"/>
        </w:rPr>
        <w:t xml:space="preserve">. </w:t>
      </w:r>
      <w:r w:rsidRPr="008B2AF2">
        <w:rPr>
          <w:i/>
          <w:iCs/>
          <w:noProof/>
          <w:sz w:val="22"/>
          <w:szCs w:val="24"/>
        </w:rPr>
        <w:t>13</w:t>
      </w:r>
      <w:r w:rsidRPr="008B2AF2">
        <w:rPr>
          <w:noProof/>
          <w:sz w:val="22"/>
          <w:szCs w:val="24"/>
        </w:rPr>
        <w:t>(April), 62–7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putra, G. H., Wigena, A. H., &amp; Sartono, B. (2019). Penggunaan Support Vector Regression Dalam Pemodelan Indeks Saham Syariah Indonesia Dengan Algoritme Grid Search. </w:t>
      </w:r>
      <w:r w:rsidRPr="008B2AF2">
        <w:rPr>
          <w:i/>
          <w:iCs/>
          <w:noProof/>
          <w:sz w:val="22"/>
          <w:szCs w:val="24"/>
        </w:rPr>
        <w:t>Indonesian Journal of Statistics and Its Applications</w:t>
      </w:r>
      <w:r w:rsidRPr="008B2AF2">
        <w:rPr>
          <w:noProof/>
          <w:sz w:val="22"/>
          <w:szCs w:val="24"/>
        </w:rPr>
        <w:t xml:space="preserve">, </w:t>
      </w:r>
      <w:r w:rsidRPr="008B2AF2">
        <w:rPr>
          <w:i/>
          <w:iCs/>
          <w:noProof/>
          <w:sz w:val="22"/>
          <w:szCs w:val="24"/>
        </w:rPr>
        <w:t>3</w:t>
      </w:r>
      <w:r w:rsidRPr="008B2AF2">
        <w:rPr>
          <w:noProof/>
          <w:sz w:val="22"/>
          <w:szCs w:val="24"/>
        </w:rPr>
        <w:t>(2), 148–160. https://doi.org/10.29244/ijsa.v3i2.17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8B2AF2">
        <w:rPr>
          <w:i/>
          <w:iCs/>
          <w:noProof/>
          <w:sz w:val="22"/>
          <w:szCs w:val="24"/>
        </w:rPr>
        <w:t>Prosiding Seminar Nasional Ilmu Sosial Dan Teknologi (SNISTEK)</w:t>
      </w:r>
      <w:r w:rsidRPr="008B2AF2">
        <w:rPr>
          <w:noProof/>
          <w:sz w:val="22"/>
          <w:szCs w:val="24"/>
        </w:rPr>
        <w:t xml:space="preserve">, </w:t>
      </w:r>
      <w:r w:rsidRPr="008B2AF2">
        <w:rPr>
          <w:i/>
          <w:iCs/>
          <w:noProof/>
          <w:sz w:val="22"/>
          <w:szCs w:val="24"/>
        </w:rPr>
        <w:t>4</w:t>
      </w:r>
      <w:r w:rsidRPr="008B2AF2">
        <w:rPr>
          <w:noProof/>
          <w:sz w:val="22"/>
          <w:szCs w:val="24"/>
        </w:rPr>
        <w:t>, 13–18. https://ejournal.upbatam.ac.id/index.php/prosiding/article/view/5200</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lastRenderedPageBreak/>
        <w:t xml:space="preserve">Situmorang, Y. S. (2022). Analisis Pengaruh Holt Winter Exponential Smoothing sebagai Metode Optimasi Pemulusan Data Pada Model Peramalan Backpropagation Neural Network. </w:t>
      </w:r>
      <w:r w:rsidRPr="008B2AF2">
        <w:rPr>
          <w:i/>
          <w:iCs/>
          <w:noProof/>
          <w:sz w:val="22"/>
          <w:szCs w:val="24"/>
        </w:rPr>
        <w:t>IT Del</w:t>
      </w:r>
      <w:r w:rsidRPr="008B2AF2">
        <w:rPr>
          <w:noProof/>
          <w:sz w:val="22"/>
          <w:szCs w:val="24"/>
        </w:rPr>
        <w:t xml:space="preserve">, </w:t>
      </w:r>
      <w:r w:rsidRPr="008B2AF2">
        <w:rPr>
          <w:i/>
          <w:iCs/>
          <w:noProof/>
          <w:sz w:val="22"/>
          <w:szCs w:val="24"/>
        </w:rPr>
        <w:t>1</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omya, R. (2018). Perancangan Aplikasi Chatting Berbasis Web di PT. Pura Barutama Kudus menggunakan Socket.IO dan Framework Foundation. </w:t>
      </w:r>
      <w:r w:rsidRPr="008B2AF2">
        <w:rPr>
          <w:i/>
          <w:iCs/>
          <w:noProof/>
          <w:sz w:val="22"/>
          <w:szCs w:val="24"/>
        </w:rPr>
        <w:t>Khazanah Informatika : Jurnal Ilmu Komputer Dan Informatika</w:t>
      </w:r>
      <w:r w:rsidRPr="008B2AF2">
        <w:rPr>
          <w:noProof/>
          <w:sz w:val="22"/>
          <w:szCs w:val="24"/>
        </w:rPr>
        <w:t xml:space="preserve">, </w:t>
      </w:r>
      <w:r w:rsidRPr="008B2AF2">
        <w:rPr>
          <w:i/>
          <w:iCs/>
          <w:noProof/>
          <w:sz w:val="22"/>
          <w:szCs w:val="24"/>
        </w:rPr>
        <w:t>4</w:t>
      </w:r>
      <w:r w:rsidRPr="008B2AF2">
        <w:rPr>
          <w:noProof/>
          <w:sz w:val="22"/>
          <w:szCs w:val="24"/>
        </w:rPr>
        <w:t>(1), 8–15. https://doi.org/10.23917/khif.v4i1.5979</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ugara, B., &amp; Subekti, A. (2019). Penerapan Support Vector Machine (Svm) Pada Small Dataset Untuk Deteksi Dini Gangguan Autisme. </w:t>
      </w:r>
      <w:r w:rsidRPr="008B2AF2">
        <w:rPr>
          <w:i/>
          <w:iCs/>
          <w:noProof/>
          <w:sz w:val="22"/>
          <w:szCs w:val="24"/>
        </w:rPr>
        <w:t>Jurnal Pilar Nusa Mandiri</w:t>
      </w:r>
      <w:r w:rsidRPr="008B2AF2">
        <w:rPr>
          <w:noProof/>
          <w:sz w:val="22"/>
          <w:szCs w:val="24"/>
        </w:rPr>
        <w:t xml:space="preserve">, </w:t>
      </w:r>
      <w:r w:rsidRPr="008B2AF2">
        <w:rPr>
          <w:i/>
          <w:iCs/>
          <w:noProof/>
          <w:sz w:val="22"/>
          <w:szCs w:val="24"/>
        </w:rPr>
        <w:t>15</w:t>
      </w:r>
      <w:r w:rsidRPr="008B2AF2">
        <w:rPr>
          <w:noProof/>
          <w:sz w:val="22"/>
          <w:szCs w:val="24"/>
        </w:rPr>
        <w:t>(2), 177–182. https://doi.org/10.33480/pilar.v15i2.649</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yahputra, M. E., Bahri, S., &amp; Rambe, M. F. (2020). Pengaruh Kepemimpinan, Disiplin dan Motivasi Terhadap Kinerja Pegawai Dinas Tarukim Labura. </w:t>
      </w:r>
      <w:r w:rsidRPr="008B2AF2">
        <w:rPr>
          <w:i/>
          <w:iCs/>
          <w:noProof/>
          <w:sz w:val="22"/>
          <w:szCs w:val="24"/>
        </w:rPr>
        <w:t>Pamator Journal</w:t>
      </w:r>
      <w:r w:rsidRPr="008B2AF2">
        <w:rPr>
          <w:noProof/>
          <w:sz w:val="22"/>
          <w:szCs w:val="24"/>
        </w:rPr>
        <w:t xml:space="preserve">, </w:t>
      </w:r>
      <w:r w:rsidRPr="008B2AF2">
        <w:rPr>
          <w:i/>
          <w:iCs/>
          <w:noProof/>
          <w:sz w:val="22"/>
          <w:szCs w:val="24"/>
        </w:rPr>
        <w:t>13</w:t>
      </w:r>
      <w:r w:rsidRPr="008B2AF2">
        <w:rPr>
          <w:noProof/>
          <w:sz w:val="22"/>
          <w:szCs w:val="24"/>
        </w:rPr>
        <w:t>(1), 110–117. https://doi.org/10.21107/pamator.v13i1.7017</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Trivusi. (2022). </w:t>
      </w:r>
      <w:r w:rsidRPr="008B2AF2">
        <w:rPr>
          <w:i/>
          <w:iCs/>
          <w:noProof/>
          <w:sz w:val="22"/>
          <w:szCs w:val="24"/>
        </w:rPr>
        <w:t>Normalisasi</w:t>
      </w:r>
      <w:r w:rsidRPr="008B2AF2">
        <w:rPr>
          <w:noProof/>
          <w:sz w:val="22"/>
          <w:szCs w:val="24"/>
        </w:rPr>
        <w:t>. Trivusi. https://www.trivusi.web.id/2022/09/normalisasi-data.html</w:t>
      </w:r>
    </w:p>
    <w:p w:rsid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Yuniarti, D., &amp; Gunawan, B. (2021). </w:t>
      </w:r>
      <w:r w:rsidRPr="00AE31EA">
        <w:rPr>
          <w:iCs/>
          <w:noProof/>
          <w:sz w:val="22"/>
          <w:szCs w:val="24"/>
        </w:rPr>
        <w:t>P</w:t>
      </w:r>
      <w:r w:rsidR="00AE31EA">
        <w:rPr>
          <w:iCs/>
          <w:noProof/>
          <w:sz w:val="22"/>
          <w:szCs w:val="24"/>
        </w:rPr>
        <w:t>enerapan</w:t>
      </w:r>
      <w:r w:rsidRPr="00AE31EA">
        <w:rPr>
          <w:iCs/>
          <w:noProof/>
          <w:sz w:val="22"/>
          <w:szCs w:val="24"/>
        </w:rPr>
        <w:t xml:space="preserve"> D</w:t>
      </w:r>
      <w:r w:rsidR="00AE31EA">
        <w:rPr>
          <w:iCs/>
          <w:noProof/>
          <w:sz w:val="22"/>
          <w:szCs w:val="24"/>
        </w:rPr>
        <w:t>ata</w:t>
      </w:r>
      <w:r w:rsidRPr="00AE31EA">
        <w:rPr>
          <w:iCs/>
          <w:noProof/>
          <w:sz w:val="22"/>
          <w:szCs w:val="24"/>
        </w:rPr>
        <w:t xml:space="preserve"> M</w:t>
      </w:r>
      <w:r w:rsidR="00AE31EA">
        <w:rPr>
          <w:iCs/>
          <w:noProof/>
          <w:sz w:val="22"/>
          <w:szCs w:val="24"/>
        </w:rPr>
        <w:t>ining</w:t>
      </w:r>
      <w:r w:rsidRPr="00AE31EA">
        <w:rPr>
          <w:iCs/>
          <w:noProof/>
          <w:sz w:val="22"/>
          <w:szCs w:val="24"/>
        </w:rPr>
        <w:t xml:space="preserve"> U</w:t>
      </w:r>
      <w:r w:rsidR="00AE31EA">
        <w:rPr>
          <w:iCs/>
          <w:noProof/>
          <w:sz w:val="22"/>
          <w:szCs w:val="24"/>
        </w:rPr>
        <w:t>ntuk</w:t>
      </w:r>
      <w:r w:rsidRPr="00AE31EA">
        <w:rPr>
          <w:iCs/>
          <w:noProof/>
          <w:sz w:val="22"/>
          <w:szCs w:val="24"/>
        </w:rPr>
        <w:t xml:space="preserve"> M</w:t>
      </w:r>
      <w:r w:rsidR="00AE31EA">
        <w:rPr>
          <w:iCs/>
          <w:noProof/>
          <w:sz w:val="22"/>
          <w:szCs w:val="24"/>
        </w:rPr>
        <w:t xml:space="preserve">emprediksi </w:t>
      </w:r>
      <w:r w:rsidRPr="00AE31EA">
        <w:rPr>
          <w:iCs/>
          <w:noProof/>
          <w:sz w:val="22"/>
          <w:szCs w:val="24"/>
        </w:rPr>
        <w:t>J</w:t>
      </w:r>
      <w:r w:rsidR="00AE31EA">
        <w:rPr>
          <w:iCs/>
          <w:noProof/>
          <w:sz w:val="22"/>
          <w:szCs w:val="24"/>
        </w:rPr>
        <w:t>umlah</w:t>
      </w:r>
      <w:r w:rsidRPr="00AE31EA">
        <w:rPr>
          <w:iCs/>
          <w:noProof/>
          <w:sz w:val="22"/>
          <w:szCs w:val="24"/>
        </w:rPr>
        <w:t xml:space="preserve"> S</w:t>
      </w:r>
      <w:r w:rsidR="00AE31EA">
        <w:rPr>
          <w:iCs/>
          <w:noProof/>
          <w:sz w:val="22"/>
          <w:szCs w:val="24"/>
        </w:rPr>
        <w:t>iswa</w:t>
      </w:r>
      <w:r w:rsidRPr="00AE31EA">
        <w:rPr>
          <w:iCs/>
          <w:noProof/>
          <w:sz w:val="22"/>
          <w:szCs w:val="24"/>
        </w:rPr>
        <w:t xml:space="preserve"> D</w:t>
      </w:r>
      <w:r w:rsidR="00AE31EA">
        <w:rPr>
          <w:iCs/>
          <w:noProof/>
          <w:sz w:val="22"/>
          <w:szCs w:val="24"/>
        </w:rPr>
        <w:t>iktukpa</w:t>
      </w:r>
      <w:r w:rsidRPr="00AE31EA">
        <w:rPr>
          <w:iCs/>
          <w:noProof/>
          <w:sz w:val="22"/>
          <w:szCs w:val="24"/>
        </w:rPr>
        <w:t xml:space="preserve"> (P</w:t>
      </w:r>
      <w:r w:rsidR="00AE31EA">
        <w:rPr>
          <w:iCs/>
          <w:noProof/>
          <w:sz w:val="22"/>
          <w:szCs w:val="24"/>
        </w:rPr>
        <w:t>endidikan</w:t>
      </w:r>
      <w:r w:rsidRPr="00AE31EA">
        <w:rPr>
          <w:iCs/>
          <w:noProof/>
          <w:sz w:val="22"/>
          <w:szCs w:val="24"/>
        </w:rPr>
        <w:t xml:space="preserve"> P</w:t>
      </w:r>
      <w:r w:rsidR="00AE31EA">
        <w:rPr>
          <w:iCs/>
          <w:noProof/>
          <w:sz w:val="22"/>
          <w:szCs w:val="24"/>
        </w:rPr>
        <w:t>embentukan</w:t>
      </w:r>
      <w:r w:rsidRPr="00AE31EA">
        <w:rPr>
          <w:iCs/>
          <w:noProof/>
          <w:sz w:val="22"/>
          <w:szCs w:val="24"/>
        </w:rPr>
        <w:t xml:space="preserve"> P</w:t>
      </w:r>
      <w:r w:rsidR="00AE31EA">
        <w:rPr>
          <w:iCs/>
          <w:noProof/>
          <w:sz w:val="22"/>
          <w:szCs w:val="24"/>
        </w:rPr>
        <w:t>erwira</w:t>
      </w:r>
      <w:r w:rsidRPr="00AE31EA">
        <w:rPr>
          <w:iCs/>
          <w:noProof/>
          <w:sz w:val="22"/>
          <w:szCs w:val="24"/>
        </w:rPr>
        <w:t xml:space="preserve">) TNI AL </w:t>
      </w:r>
      <w:r w:rsidR="00AE31EA">
        <w:rPr>
          <w:iCs/>
          <w:noProof/>
          <w:sz w:val="22"/>
          <w:szCs w:val="24"/>
        </w:rPr>
        <w:t>dengan</w:t>
      </w:r>
      <w:r w:rsidRPr="00AE31EA">
        <w:rPr>
          <w:iCs/>
          <w:noProof/>
          <w:sz w:val="22"/>
          <w:szCs w:val="24"/>
        </w:rPr>
        <w:t xml:space="preserve"> M</w:t>
      </w:r>
      <w:r w:rsidR="00AE31EA">
        <w:rPr>
          <w:iCs/>
          <w:noProof/>
          <w:sz w:val="22"/>
          <w:szCs w:val="24"/>
        </w:rPr>
        <w:t>etode</w:t>
      </w:r>
      <w:r w:rsidRPr="00AE31EA">
        <w:rPr>
          <w:iCs/>
          <w:noProof/>
          <w:sz w:val="22"/>
          <w:szCs w:val="24"/>
        </w:rPr>
        <w:t xml:space="preserve"> A</w:t>
      </w:r>
      <w:r w:rsidR="00AE31EA">
        <w:rPr>
          <w:iCs/>
          <w:noProof/>
          <w:sz w:val="22"/>
          <w:szCs w:val="24"/>
        </w:rPr>
        <w:t>rtificial</w:t>
      </w:r>
      <w:r w:rsidRPr="00AE31EA">
        <w:rPr>
          <w:iCs/>
          <w:noProof/>
          <w:sz w:val="22"/>
          <w:szCs w:val="24"/>
        </w:rPr>
        <w:t xml:space="preserve"> N</w:t>
      </w:r>
      <w:r w:rsidR="00AE31EA">
        <w:rPr>
          <w:iCs/>
          <w:noProof/>
          <w:sz w:val="22"/>
          <w:szCs w:val="24"/>
        </w:rPr>
        <w:t>eural</w:t>
      </w:r>
      <w:r w:rsidRPr="00AE31EA">
        <w:rPr>
          <w:iCs/>
          <w:noProof/>
          <w:sz w:val="22"/>
          <w:szCs w:val="24"/>
        </w:rPr>
        <w:t xml:space="preserve"> N</w:t>
      </w:r>
      <w:r w:rsidR="00AE31EA">
        <w:rPr>
          <w:iCs/>
          <w:noProof/>
          <w:sz w:val="22"/>
          <w:szCs w:val="24"/>
        </w:rPr>
        <w:t>etwork</w:t>
      </w:r>
      <w:r w:rsidRPr="00AE31EA">
        <w:rPr>
          <w:iCs/>
          <w:noProof/>
          <w:sz w:val="22"/>
          <w:szCs w:val="24"/>
        </w:rPr>
        <w:t xml:space="preserve"> </w:t>
      </w:r>
      <w:r w:rsidR="00AE31EA">
        <w:rPr>
          <w:iCs/>
          <w:noProof/>
          <w:sz w:val="22"/>
          <w:szCs w:val="24"/>
        </w:rPr>
        <w:t>dan</w:t>
      </w:r>
      <w:r w:rsidRPr="00AE31EA">
        <w:rPr>
          <w:iCs/>
          <w:noProof/>
          <w:sz w:val="22"/>
          <w:szCs w:val="24"/>
        </w:rPr>
        <w:t xml:space="preserve"> A</w:t>
      </w:r>
      <w:r w:rsidR="00AE31EA">
        <w:rPr>
          <w:iCs/>
          <w:noProof/>
          <w:sz w:val="22"/>
          <w:szCs w:val="24"/>
        </w:rPr>
        <w:t>lgoritma</w:t>
      </w:r>
      <w:r w:rsidRPr="00AE31EA">
        <w:rPr>
          <w:iCs/>
          <w:noProof/>
          <w:sz w:val="22"/>
          <w:szCs w:val="24"/>
        </w:rPr>
        <w:t xml:space="preserve"> B</w:t>
      </w:r>
      <w:r w:rsidR="00AE31EA">
        <w:rPr>
          <w:iCs/>
          <w:noProof/>
          <w:sz w:val="22"/>
          <w:szCs w:val="24"/>
        </w:rPr>
        <w:t>ackpropagation</w:t>
      </w:r>
      <w:r w:rsidRPr="008B2AF2">
        <w:rPr>
          <w:noProof/>
          <w:sz w:val="22"/>
          <w:szCs w:val="24"/>
        </w:rPr>
        <w:t xml:space="preserve">. </w:t>
      </w:r>
      <w:r w:rsidRPr="008B2AF2">
        <w:rPr>
          <w:i/>
          <w:iCs/>
          <w:noProof/>
          <w:sz w:val="22"/>
          <w:szCs w:val="24"/>
        </w:rPr>
        <w:t>5</w:t>
      </w:r>
      <w:r w:rsidRPr="008B2AF2">
        <w:rPr>
          <w:noProof/>
          <w:sz w:val="22"/>
          <w:szCs w:val="24"/>
        </w:rPr>
        <w:t>(4), 938–954. https://doi.org/10.52362/jisamar.v5i4.574</w:t>
      </w:r>
    </w:p>
    <w:p w:rsidR="00AE31EA" w:rsidRPr="00B6733C" w:rsidRDefault="00AE31EA" w:rsidP="00AE31EA">
      <w:pPr>
        <w:widowControl w:val="0"/>
        <w:autoSpaceDE w:val="0"/>
        <w:autoSpaceDN w:val="0"/>
        <w:adjustRightInd w:val="0"/>
        <w:spacing w:before="0" w:after="160" w:line="240" w:lineRule="auto"/>
        <w:ind w:left="480" w:hanging="480"/>
        <w:rPr>
          <w:noProof/>
          <w:szCs w:val="24"/>
        </w:rPr>
      </w:pPr>
      <w:r w:rsidRPr="00B6733C">
        <w:rPr>
          <w:noProof/>
          <w:szCs w:val="24"/>
        </w:rPr>
        <w:t xml:space="preserve">Saputra, G. H., Wigena, A. H., &amp; Sartono, B. (2019). Penggunaan Support Vector Regression Dalam Pemodelan Indeks Saham Syariah Indonesia Dengan Algoritme Grid Search. </w:t>
      </w:r>
      <w:r w:rsidRPr="00B6733C">
        <w:rPr>
          <w:i/>
          <w:iCs/>
          <w:noProof/>
          <w:szCs w:val="24"/>
        </w:rPr>
        <w:t>Indonesian Journal of Statistics and Its Applications</w:t>
      </w:r>
      <w:r w:rsidRPr="00B6733C">
        <w:rPr>
          <w:noProof/>
          <w:szCs w:val="24"/>
        </w:rPr>
        <w:t xml:space="preserve">, </w:t>
      </w:r>
      <w:r w:rsidRPr="00B6733C">
        <w:rPr>
          <w:i/>
          <w:iCs/>
          <w:noProof/>
          <w:szCs w:val="24"/>
        </w:rPr>
        <w:t>3</w:t>
      </w:r>
      <w:r w:rsidRPr="00B6733C">
        <w:rPr>
          <w:noProof/>
          <w:szCs w:val="24"/>
        </w:rPr>
        <w:t>(2), 148–160. https://doi.org/10.29244/ijsa.v3i2.172</w:t>
      </w:r>
    </w:p>
    <w:p w:rsidR="00AE31EA" w:rsidRPr="00B6733C" w:rsidRDefault="00AE31EA" w:rsidP="00AE31EA">
      <w:pPr>
        <w:widowControl w:val="0"/>
        <w:autoSpaceDE w:val="0"/>
        <w:autoSpaceDN w:val="0"/>
        <w:adjustRightInd w:val="0"/>
        <w:spacing w:before="0" w:after="160" w:line="240" w:lineRule="auto"/>
        <w:ind w:left="480" w:hanging="480"/>
        <w:rPr>
          <w:noProof/>
          <w:szCs w:val="24"/>
        </w:rPr>
      </w:pPr>
      <w:r w:rsidRPr="00B6733C">
        <w:rPr>
          <w:szCs w:val="24"/>
        </w:rPr>
        <w:fldChar w:fldCharType="begin" w:fldLock="1"/>
      </w:r>
      <w:r w:rsidRPr="00B6733C">
        <w:rPr>
          <w:szCs w:val="24"/>
        </w:rPr>
        <w:instrText xml:space="preserve">ADDIN Mendeley Bibliography CSL_BIBLIOGRAPHY </w:instrText>
      </w:r>
      <w:r w:rsidRPr="00B6733C">
        <w:rPr>
          <w:szCs w:val="24"/>
        </w:rPr>
        <w:fldChar w:fldCharType="separate"/>
      </w:r>
      <w:r w:rsidRPr="00B6733C">
        <w:rPr>
          <w:noProof/>
          <w:szCs w:val="24"/>
        </w:rPr>
        <w:t xml:space="preserve">Gunawan, M. I., Sugiarto, D., &amp; Mardianto, I. (2020). Peningkatan Kinerja Akurasi Prediksi Penyakit Diabetes Mellitus Menggunakan Metode Grid Seacrh pada Algoritma Logistic Regression. </w:t>
      </w:r>
      <w:r w:rsidRPr="00B6733C">
        <w:rPr>
          <w:i/>
          <w:iCs/>
          <w:noProof/>
          <w:szCs w:val="24"/>
        </w:rPr>
        <w:t>Jurnal Edukasi Dan Penelitian Informatika (JEPIN)</w:t>
      </w:r>
      <w:r w:rsidRPr="00B6733C">
        <w:rPr>
          <w:noProof/>
          <w:szCs w:val="24"/>
        </w:rPr>
        <w:t xml:space="preserve">, </w:t>
      </w:r>
      <w:r w:rsidRPr="00B6733C">
        <w:rPr>
          <w:i/>
          <w:iCs/>
          <w:noProof/>
          <w:szCs w:val="24"/>
        </w:rPr>
        <w:t>6</w:t>
      </w:r>
      <w:r w:rsidRPr="00B6733C">
        <w:rPr>
          <w:noProof/>
          <w:szCs w:val="24"/>
        </w:rPr>
        <w:t>(3), 280. https://doi.org/10.26418/jp.v6i3.40718</w:t>
      </w:r>
    </w:p>
    <w:p w:rsidR="00AE31EA" w:rsidRPr="008B2AF2" w:rsidRDefault="00AE31EA" w:rsidP="00AE31EA">
      <w:pPr>
        <w:widowControl w:val="0"/>
        <w:autoSpaceDE w:val="0"/>
        <w:autoSpaceDN w:val="0"/>
        <w:adjustRightInd w:val="0"/>
        <w:spacing w:after="240"/>
        <w:ind w:left="480" w:hanging="480"/>
        <w:rPr>
          <w:noProof/>
          <w:sz w:val="22"/>
        </w:rPr>
      </w:pPr>
      <w:r w:rsidRPr="00B6733C">
        <w:rPr>
          <w:szCs w:val="24"/>
        </w:rPr>
        <w:fldChar w:fldCharType="end"/>
      </w:r>
    </w:p>
    <w:p w:rsidR="00E2718F" w:rsidRDefault="0018725F" w:rsidP="00A605EC">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5F12" w:rsidRDefault="00725F12">
      <w:pPr>
        <w:spacing w:before="0" w:line="240" w:lineRule="auto"/>
      </w:pPr>
      <w:r>
        <w:separator/>
      </w:r>
    </w:p>
  </w:endnote>
  <w:endnote w:type="continuationSeparator" w:id="0">
    <w:p w:rsidR="00725F12" w:rsidRDefault="00725F1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114E" w:rsidRDefault="008D114E">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141745">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114E" w:rsidRDefault="008D114E">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114E" w:rsidRDefault="008D114E">
    <w:r>
      <w:fldChar w:fldCharType="begin"/>
    </w:r>
    <w:r>
      <w:instrText>PAGE</w:instrText>
    </w:r>
    <w:r>
      <w:fldChar w:fldCharType="separate"/>
    </w:r>
    <w:r w:rsidR="00141745">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114E" w:rsidRDefault="008D114E">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5F12" w:rsidRDefault="00725F12">
      <w:pPr>
        <w:spacing w:before="0" w:line="240" w:lineRule="auto"/>
      </w:pPr>
      <w:r>
        <w:separator/>
      </w:r>
    </w:p>
  </w:footnote>
  <w:footnote w:type="continuationSeparator" w:id="0">
    <w:p w:rsidR="00725F12" w:rsidRDefault="00725F12">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114E" w:rsidRDefault="008D114E">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141745">
      <w:rPr>
        <w:noProof/>
        <w:color w:val="000000"/>
      </w:rPr>
      <w:t>93</w:t>
    </w:r>
    <w:r>
      <w:rPr>
        <w:color w:val="000000"/>
      </w:rPr>
      <w:fldChar w:fldCharType="end"/>
    </w:r>
  </w:p>
  <w:p w:rsidR="008D114E" w:rsidRDefault="008D114E">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63C2AA7"/>
    <w:multiLevelType w:val="hybridMultilevel"/>
    <w:tmpl w:val="FBBE645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33160"/>
    <w:rsid w:val="000409E4"/>
    <w:rsid w:val="00047007"/>
    <w:rsid w:val="00077545"/>
    <w:rsid w:val="00083D42"/>
    <w:rsid w:val="0009291E"/>
    <w:rsid w:val="000941D3"/>
    <w:rsid w:val="000C09E1"/>
    <w:rsid w:val="000C7242"/>
    <w:rsid w:val="000D13D0"/>
    <w:rsid w:val="000D2BD6"/>
    <w:rsid w:val="0010244B"/>
    <w:rsid w:val="00126CE8"/>
    <w:rsid w:val="00127AED"/>
    <w:rsid w:val="00141745"/>
    <w:rsid w:val="00170E02"/>
    <w:rsid w:val="0018725F"/>
    <w:rsid w:val="00197C9B"/>
    <w:rsid w:val="001A0EAC"/>
    <w:rsid w:val="001B28BE"/>
    <w:rsid w:val="001C31FB"/>
    <w:rsid w:val="001C64B8"/>
    <w:rsid w:val="001F0CCC"/>
    <w:rsid w:val="002167B6"/>
    <w:rsid w:val="00240A67"/>
    <w:rsid w:val="0024516B"/>
    <w:rsid w:val="002563D3"/>
    <w:rsid w:val="002745E7"/>
    <w:rsid w:val="00297ADE"/>
    <w:rsid w:val="002A79D7"/>
    <w:rsid w:val="002C77B9"/>
    <w:rsid w:val="002D479F"/>
    <w:rsid w:val="002D47EF"/>
    <w:rsid w:val="002E57D5"/>
    <w:rsid w:val="003023AE"/>
    <w:rsid w:val="00306B69"/>
    <w:rsid w:val="003118CD"/>
    <w:rsid w:val="00323613"/>
    <w:rsid w:val="00323E80"/>
    <w:rsid w:val="00332900"/>
    <w:rsid w:val="003330A9"/>
    <w:rsid w:val="003557CB"/>
    <w:rsid w:val="00372FD9"/>
    <w:rsid w:val="003754F3"/>
    <w:rsid w:val="0037626C"/>
    <w:rsid w:val="00377F92"/>
    <w:rsid w:val="003A76DC"/>
    <w:rsid w:val="003B316D"/>
    <w:rsid w:val="004012EE"/>
    <w:rsid w:val="00406C50"/>
    <w:rsid w:val="0043355F"/>
    <w:rsid w:val="00441A88"/>
    <w:rsid w:val="00450166"/>
    <w:rsid w:val="00450D7E"/>
    <w:rsid w:val="004518B0"/>
    <w:rsid w:val="00455A66"/>
    <w:rsid w:val="00487B9E"/>
    <w:rsid w:val="00487E4B"/>
    <w:rsid w:val="00491D9C"/>
    <w:rsid w:val="004A4563"/>
    <w:rsid w:val="004A50D1"/>
    <w:rsid w:val="004D392A"/>
    <w:rsid w:val="004E4590"/>
    <w:rsid w:val="004E4751"/>
    <w:rsid w:val="005216EA"/>
    <w:rsid w:val="00545594"/>
    <w:rsid w:val="00552591"/>
    <w:rsid w:val="005566D1"/>
    <w:rsid w:val="005667F4"/>
    <w:rsid w:val="005726E4"/>
    <w:rsid w:val="005B3411"/>
    <w:rsid w:val="005D3DEA"/>
    <w:rsid w:val="005D46F7"/>
    <w:rsid w:val="005E59C5"/>
    <w:rsid w:val="00601E5D"/>
    <w:rsid w:val="00605FDF"/>
    <w:rsid w:val="006067B6"/>
    <w:rsid w:val="00642FAC"/>
    <w:rsid w:val="006528CC"/>
    <w:rsid w:val="0065756D"/>
    <w:rsid w:val="006A1580"/>
    <w:rsid w:val="006D1F77"/>
    <w:rsid w:val="006D6BCC"/>
    <w:rsid w:val="00702A45"/>
    <w:rsid w:val="007074F6"/>
    <w:rsid w:val="00722CA8"/>
    <w:rsid w:val="00725F12"/>
    <w:rsid w:val="00734784"/>
    <w:rsid w:val="0074455E"/>
    <w:rsid w:val="00747569"/>
    <w:rsid w:val="00750999"/>
    <w:rsid w:val="00754222"/>
    <w:rsid w:val="00764E59"/>
    <w:rsid w:val="007A3864"/>
    <w:rsid w:val="007A4D8E"/>
    <w:rsid w:val="007C0F41"/>
    <w:rsid w:val="007C6D57"/>
    <w:rsid w:val="007E007E"/>
    <w:rsid w:val="007E3844"/>
    <w:rsid w:val="007F14B7"/>
    <w:rsid w:val="00810A8D"/>
    <w:rsid w:val="0082339C"/>
    <w:rsid w:val="00824AC2"/>
    <w:rsid w:val="00832653"/>
    <w:rsid w:val="00850A16"/>
    <w:rsid w:val="00876538"/>
    <w:rsid w:val="008774E6"/>
    <w:rsid w:val="0089202D"/>
    <w:rsid w:val="008A3701"/>
    <w:rsid w:val="008B1ACE"/>
    <w:rsid w:val="008B2AF2"/>
    <w:rsid w:val="008D114E"/>
    <w:rsid w:val="008E5513"/>
    <w:rsid w:val="008F4417"/>
    <w:rsid w:val="009B7D35"/>
    <w:rsid w:val="009C4B35"/>
    <w:rsid w:val="009F3A94"/>
    <w:rsid w:val="00A00668"/>
    <w:rsid w:val="00A216F1"/>
    <w:rsid w:val="00A544AC"/>
    <w:rsid w:val="00A576F5"/>
    <w:rsid w:val="00A605EC"/>
    <w:rsid w:val="00A77747"/>
    <w:rsid w:val="00A855AE"/>
    <w:rsid w:val="00A85F7A"/>
    <w:rsid w:val="00A903A0"/>
    <w:rsid w:val="00A94DED"/>
    <w:rsid w:val="00A95193"/>
    <w:rsid w:val="00AB29A7"/>
    <w:rsid w:val="00AB5501"/>
    <w:rsid w:val="00AD26A9"/>
    <w:rsid w:val="00AD6006"/>
    <w:rsid w:val="00AD6786"/>
    <w:rsid w:val="00AE31EA"/>
    <w:rsid w:val="00B12A53"/>
    <w:rsid w:val="00B267D1"/>
    <w:rsid w:val="00B26B09"/>
    <w:rsid w:val="00B469EC"/>
    <w:rsid w:val="00B73976"/>
    <w:rsid w:val="00B74107"/>
    <w:rsid w:val="00B958BB"/>
    <w:rsid w:val="00BA2DA1"/>
    <w:rsid w:val="00BA75B8"/>
    <w:rsid w:val="00BD33FF"/>
    <w:rsid w:val="00C10A1E"/>
    <w:rsid w:val="00C14F11"/>
    <w:rsid w:val="00C34178"/>
    <w:rsid w:val="00C4524B"/>
    <w:rsid w:val="00C55157"/>
    <w:rsid w:val="00C56375"/>
    <w:rsid w:val="00C64671"/>
    <w:rsid w:val="00C834A5"/>
    <w:rsid w:val="00C971BA"/>
    <w:rsid w:val="00CB0024"/>
    <w:rsid w:val="00CB69C6"/>
    <w:rsid w:val="00CC10B5"/>
    <w:rsid w:val="00CC4C78"/>
    <w:rsid w:val="00CC74AD"/>
    <w:rsid w:val="00CD02F7"/>
    <w:rsid w:val="00CD242F"/>
    <w:rsid w:val="00CE23FD"/>
    <w:rsid w:val="00CE30C0"/>
    <w:rsid w:val="00CE6A5B"/>
    <w:rsid w:val="00D00293"/>
    <w:rsid w:val="00D0159E"/>
    <w:rsid w:val="00D03CA7"/>
    <w:rsid w:val="00D2507A"/>
    <w:rsid w:val="00D36238"/>
    <w:rsid w:val="00D7613B"/>
    <w:rsid w:val="00D76C4B"/>
    <w:rsid w:val="00D81263"/>
    <w:rsid w:val="00DC231E"/>
    <w:rsid w:val="00DD297D"/>
    <w:rsid w:val="00DE57A5"/>
    <w:rsid w:val="00E24E72"/>
    <w:rsid w:val="00E2718F"/>
    <w:rsid w:val="00E3210D"/>
    <w:rsid w:val="00E519A1"/>
    <w:rsid w:val="00E70093"/>
    <w:rsid w:val="00E70611"/>
    <w:rsid w:val="00E927AC"/>
    <w:rsid w:val="00EA6A5A"/>
    <w:rsid w:val="00EB2A08"/>
    <w:rsid w:val="00EB6426"/>
    <w:rsid w:val="00EC5119"/>
    <w:rsid w:val="00EE33A4"/>
    <w:rsid w:val="00F2242E"/>
    <w:rsid w:val="00F327FF"/>
    <w:rsid w:val="00F34757"/>
    <w:rsid w:val="00F3764F"/>
    <w:rsid w:val="00F40827"/>
    <w:rsid w:val="00F44F95"/>
    <w:rsid w:val="00F572BD"/>
    <w:rsid w:val="00F62B08"/>
    <w:rsid w:val="00F91CCF"/>
    <w:rsid w:val="00F94469"/>
    <w:rsid w:val="00FA2C51"/>
    <w:rsid w:val="00FC443B"/>
    <w:rsid w:val="00FC5645"/>
    <w:rsid w:val="00FD0E22"/>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69F17A"/>
  <w15:docId w15:val="{3B357C42-2A68-46AF-A74A-0B78B94BD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3.png"/><Relationship Id="rId21" Type="http://schemas.openxmlformats.org/officeDocument/2006/relationships/footer" Target="footer4.xml"/><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3.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png"/><Relationship Id="rId118" Type="http://schemas.openxmlformats.org/officeDocument/2006/relationships/image" Target="media/image104.png"/><Relationship Id="rId126" Type="http://schemas.openxmlformats.org/officeDocument/2006/relationships/image" Target="media/image112.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png"/><Relationship Id="rId124" Type="http://schemas.openxmlformats.org/officeDocument/2006/relationships/image" Target="media/image110.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fontTable" Target="fontTable.xml"/><Relationship Id="rId10" Type="http://schemas.openxmlformats.org/officeDocument/2006/relationships/hyperlink" Target="file:///C:\Users\asus\Downloads\Dokumen%20Final%20TA-33%20.docx"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B256D1E-AEE4-4D4E-ACFC-C68FF5F8D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1</TotalTime>
  <Pages>114</Pages>
  <Words>29340</Words>
  <Characters>167239</Characters>
  <Application>Microsoft Office Word</Application>
  <DocSecurity>0</DocSecurity>
  <Lines>1393</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41</cp:revision>
  <cp:lastPrinted>2023-06-01T10:27:00Z</cp:lastPrinted>
  <dcterms:created xsi:type="dcterms:W3CDTF">2023-05-30T17:01:00Z</dcterms:created>
  <dcterms:modified xsi:type="dcterms:W3CDTF">2023-06-13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